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EB0289">
      <w:pPr>
        <w:pStyle w:val="Heading1"/>
        <w:rPr>
          <w:lang w:val="en-CA"/>
        </w:rPr>
      </w:pPr>
      <w:r>
        <w:rPr>
          <w:lang w:val="en-CA"/>
        </w:rPr>
        <w:t>Needs Analysis Survey Paper</w:t>
      </w:r>
    </w:p>
    <w:p w:rsidR="00752119" w:rsidRDefault="00752119" w:rsidP="00EB0289">
      <w:pPr>
        <w:rPr>
          <w:ins w:id="0" w:author="Arushri Swarup" w:date="2017-08-01T17:54:00Z"/>
          <w:lang w:val="en-CA"/>
        </w:rPr>
      </w:pPr>
    </w:p>
    <w:p w:rsidR="009A190E" w:rsidRDefault="009A190E" w:rsidP="00EB0289">
      <w:pPr>
        <w:rPr>
          <w:ins w:id="1" w:author="Arushri Swarup" w:date="2017-08-01T17:54:00Z"/>
          <w:lang w:val="en-CA"/>
        </w:rPr>
      </w:pPr>
      <w:ins w:id="2" w:author="Arushri Swarup" w:date="2017-08-01T17:54:00Z">
        <w:r>
          <w:rPr>
            <w:lang w:val="en-CA"/>
          </w:rPr>
          <w:t xml:space="preserve">Todo: </w:t>
        </w:r>
      </w:ins>
    </w:p>
    <w:p w:rsidR="00000000" w:rsidRDefault="009A190E">
      <w:pPr>
        <w:pStyle w:val="ListParagraph"/>
        <w:numPr>
          <w:ilvl w:val="0"/>
          <w:numId w:val="20"/>
        </w:numPr>
        <w:rPr>
          <w:ins w:id="3" w:author="Arushri Swarup" w:date="2017-08-01T17:54:00Z"/>
          <w:lang w:val="en-CA"/>
        </w:rPr>
        <w:pPrChange w:id="4" w:author="Arushri Swarup" w:date="2017-08-01T17:54:00Z">
          <w:pPr/>
        </w:pPrChange>
      </w:pPr>
      <w:ins w:id="5" w:author="Arushri Swarup" w:date="2017-08-01T17:54:00Z">
        <w:r>
          <w:rPr>
            <w:lang w:val="en-CA"/>
          </w:rPr>
          <w:t xml:space="preserve">Update stats with the 50 responses </w:t>
        </w:r>
      </w:ins>
    </w:p>
    <w:p w:rsidR="00000000" w:rsidRDefault="009A190E">
      <w:pPr>
        <w:pStyle w:val="ListParagraph"/>
        <w:numPr>
          <w:ilvl w:val="0"/>
          <w:numId w:val="20"/>
        </w:numPr>
        <w:rPr>
          <w:ins w:id="6" w:author="Arushri Swarup" w:date="2017-08-01T17:54:00Z"/>
          <w:lang w:val="en-CA"/>
        </w:rPr>
        <w:pPrChange w:id="7" w:author="Arushri Swarup" w:date="2017-08-01T17:54:00Z">
          <w:pPr/>
        </w:pPrChange>
      </w:pPr>
      <w:ins w:id="8" w:author="Arushri Swarup" w:date="2017-08-01T17:54:00Z">
        <w:r>
          <w:rPr>
            <w:lang w:val="en-CA"/>
          </w:rPr>
          <w:t xml:space="preserve">Edit the main graph </w:t>
        </w:r>
      </w:ins>
    </w:p>
    <w:p w:rsidR="009A190E" w:rsidRDefault="009A190E" w:rsidP="00EB0289">
      <w:pPr>
        <w:rPr>
          <w:lang w:val="en-CA"/>
        </w:rPr>
      </w:pPr>
    </w:p>
    <w:p w:rsidR="00752119" w:rsidRDefault="00752119" w:rsidP="00EB0289">
      <w:pPr>
        <w:pStyle w:val="Heading2"/>
        <w:rPr>
          <w:lang w:val="en-CA"/>
        </w:rPr>
      </w:pPr>
      <w:r>
        <w:rPr>
          <w:lang w:val="en-CA"/>
        </w:rPr>
        <w:t xml:space="preserve">Journals: </w:t>
      </w:r>
    </w:p>
    <w:commentRangeStart w:id="9"/>
    <w:commentRangeStart w:id="10"/>
    <w:p w:rsidR="00752119" w:rsidRPr="00752119" w:rsidRDefault="001B7295" w:rsidP="00EB0289">
      <w:pPr>
        <w:pStyle w:val="ListParagraph"/>
      </w:pPr>
      <w:r w:rsidRPr="001B7295">
        <w:fldChar w:fldCharType="begin"/>
      </w:r>
      <w:r w:rsidR="00364FE4">
        <w:instrText xml:space="preserve"> HYPERLINK "https://journalotohns.biomedcentral.com/" </w:instrText>
      </w:r>
      <w:r w:rsidRPr="001B7295">
        <w:fldChar w:fldCharType="separate"/>
      </w:r>
      <w:r w:rsidR="00752119" w:rsidRPr="00752119">
        <w:rPr>
          <w:rStyle w:val="Hyperlink"/>
        </w:rPr>
        <w:t>Journal of Otolaryngology - Head &amp; Neck Surgery</w:t>
      </w:r>
      <w:r>
        <w:rPr>
          <w:rStyle w:val="Hyperlink"/>
        </w:rPr>
        <w:fldChar w:fldCharType="end"/>
      </w:r>
    </w:p>
    <w:p w:rsidR="00231DE9" w:rsidRPr="00B4071D" w:rsidRDefault="00752119" w:rsidP="00EB0289">
      <w:pPr>
        <w:pStyle w:val="ListParagraph"/>
      </w:pPr>
      <w:r>
        <w:rPr>
          <w:lang w:val="en-CA"/>
        </w:rPr>
        <w:t>Otolaryngologic Clinics</w:t>
      </w:r>
      <w:commentRangeEnd w:id="9"/>
      <w:r w:rsidR="00ED3ADF">
        <w:rPr>
          <w:rStyle w:val="CommentReference"/>
        </w:rPr>
        <w:commentReference w:id="9"/>
      </w:r>
      <w:commentRangeEnd w:id="10"/>
      <w:r w:rsidR="003C1CD3">
        <w:rPr>
          <w:rStyle w:val="CommentReference"/>
        </w:rPr>
        <w:commentReference w:id="10"/>
      </w:r>
    </w:p>
    <w:p w:rsidR="00B4071D" w:rsidRDefault="00B4071D" w:rsidP="00EB0289">
      <w:pPr>
        <w:pStyle w:val="ListParagraph"/>
      </w:pPr>
    </w:p>
    <w:p w:rsidR="00752119" w:rsidRDefault="00752119" w:rsidP="00EB0289">
      <w:pPr>
        <w:pStyle w:val="Heading2"/>
      </w:pPr>
      <w:r>
        <w:t>Abstract:</w:t>
      </w:r>
    </w:p>
    <w:p w:rsidR="00752119" w:rsidRPr="00752119" w:rsidRDefault="00752119" w:rsidP="00EB0289"/>
    <w:p w:rsidR="00752119" w:rsidRDefault="00752119" w:rsidP="00EB0289">
      <w:pPr>
        <w:pStyle w:val="Heading2"/>
        <w:rPr>
          <w:lang w:val="en-CA"/>
        </w:rPr>
      </w:pPr>
      <w:r>
        <w:rPr>
          <w:lang w:val="en-CA"/>
        </w:rPr>
        <w:t xml:space="preserve">Background: </w:t>
      </w:r>
    </w:p>
    <w:p w:rsidR="00AA3FC3" w:rsidRDefault="00AA3FC3" w:rsidP="00EB0289">
      <w:pPr>
        <w:pStyle w:val="ListParagraph"/>
      </w:pPr>
    </w:p>
    <w:p w:rsidR="00752119" w:rsidRDefault="00812770" w:rsidP="008B1AB6">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w:t>
      </w:r>
      <w:bookmarkStart w:id="11" w:name="_GoBack"/>
      <w:bookmarkEnd w:id="11"/>
      <w:r>
        <w:t xml:space="preserve">e middle ear </w:t>
      </w:r>
      <w:r w:rsidR="005463E8">
        <w:t xml:space="preserve">including: </w:t>
      </w:r>
      <w:r>
        <w:t xml:space="preserve">the </w:t>
      </w:r>
      <w:r w:rsidR="005463E8">
        <w:t xml:space="preserve">sinus tympani, anterior and </w:t>
      </w:r>
      <w:r>
        <w:t>posterior epitympanum and</w:t>
      </w:r>
      <w:r w:rsidR="005463E8">
        <w:t xml:space="preserve"> hypotympanum </w:t>
      </w:r>
      <w:r w:rsidR="001B729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B7295">
        <w:fldChar w:fldCharType="separate"/>
      </w:r>
      <w:r w:rsidR="005463E8" w:rsidRPr="005463E8">
        <w:rPr>
          <w:noProof/>
        </w:rPr>
        <w:t>[1]</w:t>
      </w:r>
      <w:r w:rsidR="001B7295">
        <w:fldChar w:fldCharType="end"/>
      </w:r>
      <w:r w:rsidR="001B729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1B7295">
        <w:fldChar w:fldCharType="separate"/>
      </w:r>
      <w:r w:rsidR="005463E8" w:rsidRPr="005463E8">
        <w:rPr>
          <w:noProof/>
        </w:rPr>
        <w:t>[2]</w:t>
      </w:r>
      <w:r w:rsidR="001B7295">
        <w:fldChar w:fldCharType="end"/>
      </w:r>
      <w:r w:rsidR="001B729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1B7295">
        <w:rPr>
          <w:rFonts w:cs="Arial"/>
        </w:rPr>
        <w:fldChar w:fldCharType="separate"/>
      </w:r>
      <w:r w:rsidR="00A440DB" w:rsidRPr="00A440DB">
        <w:rPr>
          <w:rFonts w:cs="Arial"/>
          <w:noProof/>
        </w:rPr>
        <w:t>[3]</w:t>
      </w:r>
      <w:r w:rsidR="001B7295">
        <w:rPr>
          <w:rFonts w:cs="Arial"/>
        </w:rPr>
        <w:fldChar w:fldCharType="end"/>
      </w:r>
      <w:r w:rsidR="001B729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B7295">
        <w:fldChar w:fldCharType="separate"/>
      </w:r>
      <w:r w:rsidR="00866A1C" w:rsidRPr="00866A1C">
        <w:rPr>
          <w:noProof/>
        </w:rPr>
        <w:t>[4]</w:t>
      </w:r>
      <w:r w:rsidR="001B7295">
        <w:fldChar w:fldCharType="end"/>
      </w:r>
      <w:r>
        <w:t>. As well, the endoscope allows visualization</w:t>
      </w:r>
      <w:r w:rsidR="005463E8">
        <w:t xml:space="preserve"> past the shaft of the instrument, such as the drill, which is a problem during microscopic surgery</w:t>
      </w:r>
      <w:r w:rsidR="001B729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B7295">
        <w:fldChar w:fldCharType="separate"/>
      </w:r>
      <w:r w:rsidR="00866A1C" w:rsidRPr="00866A1C">
        <w:rPr>
          <w:noProof/>
        </w:rPr>
        <w:t>[5]</w:t>
      </w:r>
      <w:r w:rsidR="001B7295">
        <w:fldChar w:fldCharType="end"/>
      </w:r>
      <w:r w:rsidR="005463E8">
        <w:t xml:space="preserve">. </w:t>
      </w:r>
    </w:p>
    <w:p w:rsidR="008B1AB6" w:rsidRDefault="008B1AB6" w:rsidP="008B1AB6">
      <w:pPr>
        <w:ind w:firstLine="720"/>
      </w:pPr>
    </w:p>
    <w:p w:rsidR="000B67EC" w:rsidRDefault="006B2AD8" w:rsidP="008B1AB6">
      <w:pPr>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1B729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lang w:val="en-CA"/>
        </w:rPr>
        <w:fldChar w:fldCharType="separate"/>
      </w:r>
      <w:r w:rsidR="00866A1C" w:rsidRPr="00866A1C">
        <w:rPr>
          <w:noProof/>
          <w:lang w:val="en-CA"/>
        </w:rPr>
        <w:t>[6]</w:t>
      </w:r>
      <w:r w:rsidR="001B7295">
        <w:rPr>
          <w:lang w:val="en-CA"/>
        </w:rPr>
        <w:fldChar w:fldCharType="end"/>
      </w:r>
      <w:r w:rsidR="001B729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B7295">
        <w:rPr>
          <w:rFonts w:eastAsia="Times New Roman"/>
        </w:rPr>
        <w:fldChar w:fldCharType="separate"/>
      </w:r>
      <w:r w:rsidR="00866A1C" w:rsidRPr="00866A1C">
        <w:rPr>
          <w:rFonts w:eastAsia="Times New Roman"/>
          <w:noProof/>
        </w:rPr>
        <w:t>[7]</w:t>
      </w:r>
      <w:r w:rsidR="001B729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B729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lang w:val="en-CA"/>
        </w:rPr>
        <w:fldChar w:fldCharType="separate"/>
      </w:r>
      <w:r w:rsidR="00866A1C" w:rsidRPr="00866A1C">
        <w:rPr>
          <w:noProof/>
          <w:lang w:val="en-CA"/>
        </w:rPr>
        <w:t>[6]</w:t>
      </w:r>
      <w:r w:rsidR="001B7295">
        <w:rPr>
          <w:lang w:val="en-CA"/>
        </w:rPr>
        <w:fldChar w:fldCharType="end"/>
      </w:r>
      <w:r w:rsidR="001B7295">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lang w:val="en-CA"/>
        </w:rPr>
        <w:fldChar w:fldCharType="separate"/>
      </w:r>
      <w:r w:rsidR="00876325" w:rsidRPr="00876325">
        <w:rPr>
          <w:noProof/>
          <w:lang w:val="en-CA"/>
        </w:rPr>
        <w:t>[8]</w:t>
      </w:r>
      <w:r w:rsidR="001B7295">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1B729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rFonts w:eastAsia="Times New Roman"/>
        </w:rPr>
        <w:fldChar w:fldCharType="separate"/>
      </w:r>
      <w:r w:rsidR="00876325" w:rsidRPr="00876325">
        <w:rPr>
          <w:rFonts w:eastAsia="Times New Roman"/>
          <w:noProof/>
        </w:rPr>
        <w:t>[8]</w:t>
      </w:r>
      <w:r w:rsidR="001B7295">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 </w:t>
      </w:r>
      <w:r w:rsidR="001B729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1B7295">
        <w:rPr>
          <w:rFonts w:eastAsia="Times New Roman"/>
        </w:rPr>
        <w:fldChar w:fldCharType="separate"/>
      </w:r>
      <w:r w:rsidR="00876325" w:rsidRPr="00876325">
        <w:rPr>
          <w:rFonts w:eastAsia="Times New Roman"/>
          <w:noProof/>
        </w:rPr>
        <w:t>[9]</w:t>
      </w:r>
      <w:r w:rsidR="001B7295">
        <w:rPr>
          <w:rFonts w:eastAsia="Times New Roman"/>
        </w:rPr>
        <w:fldChar w:fldCharType="end"/>
      </w:r>
      <w:r w:rsidR="001B729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rFonts w:eastAsia="Times New Roman"/>
        </w:rPr>
        <w:fldChar w:fldCharType="separate"/>
      </w:r>
      <w:r w:rsidR="00866A1C" w:rsidRPr="00866A1C">
        <w:rPr>
          <w:rFonts w:eastAsia="Times New Roman"/>
          <w:noProof/>
        </w:rPr>
        <w:t>[6]</w:t>
      </w:r>
      <w:r w:rsidR="001B7295">
        <w:rPr>
          <w:rFonts w:eastAsia="Times New Roman"/>
        </w:rPr>
        <w:fldChar w:fldCharType="end"/>
      </w:r>
      <w:r w:rsidR="001B729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B7295">
        <w:rPr>
          <w:rFonts w:eastAsia="Times New Roman"/>
        </w:rPr>
        <w:fldChar w:fldCharType="separate"/>
      </w:r>
      <w:r w:rsidR="00A440DB" w:rsidRPr="00A440DB">
        <w:rPr>
          <w:rFonts w:eastAsia="Times New Roman"/>
          <w:noProof/>
        </w:rPr>
        <w:t>[1]</w:t>
      </w:r>
      <w:r w:rsidR="001B7295">
        <w:rPr>
          <w:rFonts w:eastAsia="Times New Roman"/>
        </w:rPr>
        <w:fldChar w:fldCharType="end"/>
      </w:r>
      <w:r w:rsidR="001B7295">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rFonts w:eastAsia="Times New Roman"/>
        </w:rPr>
        <w:fldChar w:fldCharType="separate"/>
      </w:r>
      <w:r w:rsidR="00B4071D" w:rsidRPr="00B4071D">
        <w:rPr>
          <w:rFonts w:eastAsia="Times New Roman"/>
          <w:noProof/>
        </w:rPr>
        <w:t>[8]</w:t>
      </w:r>
      <w:r w:rsidR="001B7295">
        <w:rPr>
          <w:rFonts w:eastAsia="Times New Roman"/>
        </w:rPr>
        <w:fldChar w:fldCharType="end"/>
      </w:r>
      <w:r w:rsidRPr="00032A7F">
        <w:rPr>
          <w:rFonts w:eastAsia="Times New Roman"/>
        </w:rPr>
        <w:t xml:space="preserve">. </w:t>
      </w:r>
    </w:p>
    <w:p w:rsidR="008B1AB6" w:rsidRDefault="008B1AB6" w:rsidP="008B1AB6">
      <w:pPr>
        <w:ind w:firstLine="720"/>
        <w:rPr>
          <w:rFonts w:eastAsia="Times New Roman"/>
        </w:rPr>
      </w:pPr>
    </w:p>
    <w:p w:rsidR="0061241A" w:rsidRPr="00FB5D5E" w:rsidRDefault="007B7CB7" w:rsidP="008B1AB6">
      <w:pPr>
        <w:ind w:firstLine="720"/>
      </w:pPr>
      <w:r>
        <w:t>T</w:t>
      </w:r>
      <w:r w:rsidRPr="00032A7F">
        <w:t xml:space="preserve">echnological advances in the design of the endoscope, camera and suction dissection instruments have lead to incremental stepwise jumps in this learning curve </w:t>
      </w:r>
      <w:r w:rsidR="001B7295">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1B7295">
        <w:fldChar w:fldCharType="separate"/>
      </w:r>
      <w:r w:rsidR="00876325" w:rsidRPr="00876325">
        <w:rPr>
          <w:noProof/>
        </w:rPr>
        <w:t>[10]</w:t>
      </w:r>
      <w:r w:rsidR="001B7295">
        <w:fldChar w:fldCharType="end"/>
      </w:r>
      <w:r w:rsidRPr="00032A7F">
        <w:t xml:space="preserve">. </w:t>
      </w:r>
      <w:r>
        <w:t xml:space="preserve">In order to further develop technology and instruments to facilitate TEES, it is important to understand the specific </w:t>
      </w:r>
      <w:del w:id="12" w:author="Arushri Swarup" w:date="2017-08-01T18:00:00Z">
        <w:r w:rsidDel="009A190E">
          <w:delText xml:space="preserve">difficulties </w:delText>
        </w:r>
      </w:del>
      <w:ins w:id="13" w:author="Arushri Swarup" w:date="2017-08-01T18:00:00Z">
        <w:r w:rsidR="009A190E">
          <w:t xml:space="preserve">challenges </w:t>
        </w:r>
      </w:ins>
      <w:r>
        <w:t>experienced during TEES.</w:t>
      </w:r>
      <w:r w:rsidRPr="00032A7F">
        <w:t xml:space="preserve"> I</w:t>
      </w:r>
      <w:r>
        <w:t xml:space="preserve">t is proposed that in order to facilitate </w:t>
      </w:r>
      <w:r w:rsidRPr="00032A7F">
        <w:t>TEES, the needs of surgeons and current limitations of tools must be determined.</w:t>
      </w:r>
    </w:p>
    <w:p w:rsidR="0061241A" w:rsidRDefault="0061241A" w:rsidP="00EB0289"/>
    <w:p w:rsidR="00FB5D5E" w:rsidRPr="00595D46" w:rsidRDefault="00993A5E" w:rsidP="00EB0289">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lastRenderedPageBreak/>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030BDD" w:rsidRDefault="00030BDD" w:rsidP="00EB0289">
      <w:pPr>
        <w:pStyle w:val="Heading2"/>
      </w:pPr>
      <w:r>
        <w:t xml:space="preserve">Methods: </w:t>
      </w:r>
    </w:p>
    <w:p w:rsidR="00E405EC" w:rsidRDefault="00E405EC" w:rsidP="00EB0289">
      <w:pPr>
        <w:pStyle w:val="Heading3"/>
      </w:pPr>
      <w:r>
        <w:t xml:space="preserve">Study Design: </w:t>
      </w:r>
    </w:p>
    <w:p w:rsidR="00E47AAD" w:rsidRDefault="00E47AAD" w:rsidP="008B1AB6">
      <w:pPr>
        <w:ind w:firstLine="720"/>
      </w:pPr>
      <w:commentRangeStart w:id="14"/>
      <w:ins w:id="15" w:author="Gavin le Nobel" w:date="2017-07-31T11:37:00Z">
        <w:r>
          <w:t>Ethics approval was obtained for this study from the institution</w:t>
        </w:r>
      </w:ins>
      <w:ins w:id="16" w:author="Gavin le Nobel" w:date="2017-07-31T11:38:00Z">
        <w:r>
          <w:t>’s Research Ethics Board (REB numbers: )</w:t>
        </w:r>
      </w:ins>
      <w:commentRangeEnd w:id="14"/>
      <w:r>
        <w:rPr>
          <w:rStyle w:val="CommentReference"/>
        </w:rPr>
        <w:commentReference w:id="14"/>
      </w:r>
    </w:p>
    <w:p w:rsidR="003E1D40" w:rsidRDefault="00E405EC" w:rsidP="008B1AB6">
      <w:pPr>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commentRangeStart w:id="17"/>
      <w:commentRangeStart w:id="18"/>
      <w:ins w:id="19" w:author="Gavin le Nobel" w:date="2017-07-31T13:47:00Z">
        <w:r w:rsidR="00A927AD">
          <w:t xml:space="preserve">Participant demographics included the percentage of cholesteatoma surgeries performed </w:t>
        </w:r>
      </w:ins>
      <w:commentRangeEnd w:id="17"/>
      <w:ins w:id="20" w:author="Gavin le Nobel" w:date="2017-07-31T14:17:00Z">
        <w:r w:rsidR="00BB5E14">
          <w:rPr>
            <w:rStyle w:val="CommentReference"/>
          </w:rPr>
          <w:commentReference w:id="17"/>
        </w:r>
      </w:ins>
      <w:commentRangeEnd w:id="18"/>
      <w:ins w:id="21" w:author="Gavin le Nobel" w:date="2017-08-01T14:54:00Z">
        <w:r w:rsidR="00FE2E72">
          <w:rPr>
            <w:rStyle w:val="CommentReference"/>
          </w:rPr>
          <w:commentReference w:id="18"/>
        </w:r>
      </w:ins>
      <w:ins w:id="22" w:author="Gavin le Nobel" w:date="2017-07-31T13:47:00Z">
        <w:r w:rsidR="00A927AD">
          <w:t xml:space="preserve">using TEES as well as whether the surgeon uses a specialized TEES instrument set. Participants were asked </w:t>
        </w:r>
      </w:ins>
      <w:del w:id="23" w:author="Gavin le Nobel" w:date="2017-07-31T13:49:00Z">
        <w:r w:rsidR="00C07FCD" w:rsidDel="00A927AD">
          <w:delText xml:space="preserve">The contents of the questionnaire </w:delText>
        </w:r>
        <w:r w:rsidR="003E1D40" w:rsidDel="00A927AD">
          <w:delText xml:space="preserve">consist of: the percentage of surgeries performed by the participant using TEES, whether the participant uses a specialized TEES instrument set and </w:delText>
        </w:r>
      </w:del>
      <w:r w:rsidR="003E1D40">
        <w:t xml:space="preserve">the degree to which an instrument that addresses the following </w:t>
      </w:r>
      <w:del w:id="24" w:author="Arushri Swarup" w:date="2017-08-01T18:00:00Z">
        <w:r w:rsidR="003E1D40" w:rsidDel="009A190E">
          <w:delText xml:space="preserve">difficulties </w:delText>
        </w:r>
      </w:del>
      <w:ins w:id="25" w:author="Arushri Swarup" w:date="2017-08-01T18:00:00Z">
        <w:r w:rsidR="009A190E">
          <w:t xml:space="preserve">challenges </w:t>
        </w:r>
      </w:ins>
      <w:r w:rsidR="003E1D40">
        <w:t xml:space="preserve">would be of use to the participant: </w:t>
      </w:r>
    </w:p>
    <w:p w:rsidR="006F7BC0" w:rsidRDefault="006F7BC0" w:rsidP="00EB0289"/>
    <w:p w:rsidR="006F7BC0" w:rsidRDefault="006F7BC0" w:rsidP="00EB0289">
      <w:r>
        <w:t xml:space="preserve">Table 1: List of </w:t>
      </w:r>
      <w:del w:id="26" w:author="Arushri Swarup" w:date="2017-08-01T18:01:00Z">
        <w:r w:rsidDel="009A190E">
          <w:delText xml:space="preserve">difficulties </w:delText>
        </w:r>
      </w:del>
      <w:ins w:id="27" w:author="Arushri Swarup" w:date="2017-08-01T18:01:00Z">
        <w:r w:rsidR="009A190E">
          <w:t xml:space="preserve">challenges </w:t>
        </w:r>
      </w:ins>
      <w:r>
        <w:t>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EB0289">
            <w:r w:rsidRPr="007D399D">
              <w:t>Bleeding control</w:t>
            </w:r>
          </w:p>
        </w:tc>
      </w:tr>
      <w:tr w:rsidR="006F7BC0" w:rsidTr="006F7BC0">
        <w:tc>
          <w:tcPr>
            <w:tcW w:w="9576" w:type="dxa"/>
          </w:tcPr>
          <w:p w:rsidR="006F7BC0" w:rsidRPr="007D399D" w:rsidRDefault="006F7BC0" w:rsidP="00EB0289">
            <w:r w:rsidRPr="007D399D">
              <w:t>Keeping the endoscope lens clean</w:t>
            </w:r>
          </w:p>
        </w:tc>
      </w:tr>
      <w:tr w:rsidR="006F7BC0" w:rsidTr="006F7BC0">
        <w:tc>
          <w:tcPr>
            <w:tcW w:w="9576" w:type="dxa"/>
          </w:tcPr>
          <w:p w:rsidR="006F7BC0" w:rsidRPr="007D399D" w:rsidRDefault="006F7BC0" w:rsidP="00EB0289">
            <w:r w:rsidRPr="007D399D">
              <w:t>Cutting and/or removing bone</w:t>
            </w:r>
          </w:p>
        </w:tc>
      </w:tr>
      <w:tr w:rsidR="006F7BC0" w:rsidTr="006F7BC0">
        <w:tc>
          <w:tcPr>
            <w:tcW w:w="9576" w:type="dxa"/>
          </w:tcPr>
          <w:p w:rsidR="006F7BC0" w:rsidRPr="007D399D" w:rsidRDefault="006F7BC0" w:rsidP="00EB0289">
            <w:r w:rsidRPr="007D399D">
              <w:t>Reaching structures visualized by the endoscope</w:t>
            </w:r>
          </w:p>
        </w:tc>
      </w:tr>
      <w:tr w:rsidR="006F7BC0" w:rsidTr="006F7BC0">
        <w:tc>
          <w:tcPr>
            <w:tcW w:w="9576" w:type="dxa"/>
          </w:tcPr>
          <w:p w:rsidR="006F7BC0" w:rsidRPr="007D399D" w:rsidRDefault="006F7BC0" w:rsidP="00EB0289">
            <w:r w:rsidRPr="007D399D">
              <w:t>Dissection and removal of cholesteatoma</w:t>
            </w:r>
          </w:p>
        </w:tc>
      </w:tr>
      <w:tr w:rsidR="006F7BC0" w:rsidTr="006F7BC0">
        <w:tc>
          <w:tcPr>
            <w:tcW w:w="9576" w:type="dxa"/>
          </w:tcPr>
          <w:p w:rsidR="006F7BC0" w:rsidRDefault="006F7BC0" w:rsidP="00EB0289">
            <w:r w:rsidRPr="007D399D">
              <w:t>Moving and positioning a graft into the intended place</w:t>
            </w:r>
          </w:p>
        </w:tc>
      </w:tr>
      <w:tr w:rsidR="006F7BC0" w:rsidTr="006F7BC0">
        <w:tc>
          <w:tcPr>
            <w:tcW w:w="9576" w:type="dxa"/>
          </w:tcPr>
          <w:p w:rsidR="006F7BC0" w:rsidRDefault="006F7BC0" w:rsidP="00EB0289"/>
        </w:tc>
      </w:tr>
    </w:tbl>
    <w:p w:rsidR="008B1AB6" w:rsidRDefault="008B1AB6" w:rsidP="00EB0289"/>
    <w:p w:rsidR="006F7BC0" w:rsidRDefault="00B521CA" w:rsidP="008B1AB6">
      <w:pPr>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del w:id="28" w:author="Gavin le Nobel" w:date="2017-07-31T11:03:00Z">
        <w:r w:rsidR="008B1AB6" w:rsidDel="008B1AB6">
          <w:delText>of existing literature</w:delText>
        </w:r>
        <w:r w:rsidR="003E1D40" w:rsidDel="008B1AB6">
          <w:delText xml:space="preserve"> </w:delText>
        </w:r>
      </w:del>
      <w:r w:rsidR="003E1D40">
        <w:t>on challenges experienced during TEES and the clinical experience of the princ</w:t>
      </w:r>
      <w:r w:rsidR="003E21FE">
        <w:t>ipal author and his colleagues.</w:t>
      </w:r>
      <w:r w:rsidR="006F7BC0">
        <w:t xml:space="preserve"> </w:t>
      </w:r>
      <w:del w:id="29" w:author="Gavin le Nobel" w:date="2017-07-31T11:08:00Z">
        <w:r w:rsidR="00012C8A" w:rsidDel="00A25610">
          <w:rPr>
            <w:highlight w:val="yellow"/>
          </w:rPr>
          <w:delText>L</w:delText>
        </w:r>
        <w:r w:rsidR="006F7BC0" w:rsidRPr="00194BEB" w:rsidDel="00A25610">
          <w:rPr>
            <w:highlight w:val="yellow"/>
          </w:rPr>
          <w:delText xml:space="preserve">ocal </w:delText>
        </w:r>
        <w:r w:rsidR="00012C8A" w:rsidDel="00A25610">
          <w:rPr>
            <w:highlight w:val="yellow"/>
          </w:rPr>
          <w:delText>otologists</w:delText>
        </w:r>
        <w:r w:rsidR="006F7BC0" w:rsidRPr="00194BEB" w:rsidDel="00A25610">
          <w:rPr>
            <w:highlight w:val="yellow"/>
          </w:rPr>
          <w:delText xml:space="preserve"> with varying TEES experience</w:delText>
        </w:r>
        <w:r w:rsidR="00012C8A" w:rsidDel="00A25610">
          <w:rPr>
            <w:highlight w:val="yellow"/>
          </w:rPr>
          <w:delText xml:space="preserve"> were consulted about</w:delText>
        </w:r>
        <w:r w:rsidR="006F7BC0" w:rsidRPr="00194BEB" w:rsidDel="00A25610">
          <w:rPr>
            <w:highlight w:val="yellow"/>
          </w:rPr>
          <w:delText xml:space="preserve"> their thoughts </w:delText>
        </w:r>
        <w:r w:rsidR="00012C8A" w:rsidDel="00A25610">
          <w:rPr>
            <w:highlight w:val="yellow"/>
          </w:rPr>
          <w:delText xml:space="preserve">regarding TEES, namely </w:delText>
        </w:r>
        <w:r w:rsidR="006F7BC0" w:rsidRPr="00194BEB" w:rsidDel="00A25610">
          <w:rPr>
            <w:highlight w:val="yellow"/>
          </w:rPr>
          <w:delText xml:space="preserve">its advantages and disadvantages. </w:delText>
        </w:r>
      </w:del>
      <w:r w:rsidR="006F7BC0" w:rsidRPr="00194BEB">
        <w:rPr>
          <w:highlight w:val="yellow"/>
        </w:rPr>
        <w:t>Using this data, a preliminary questionnaire was developed and piloted amongst local otologists</w:t>
      </w:r>
      <w:ins w:id="30" w:author="Gavin le Nobel" w:date="2017-07-31T11:08:00Z">
        <w:r w:rsidR="00A25610">
          <w:rPr>
            <w:highlight w:val="yellow"/>
          </w:rPr>
          <w:t xml:space="preserve"> with varying degrees of TEES experience</w:t>
        </w:r>
      </w:ins>
      <w:r w:rsidR="006F7BC0" w:rsidRPr="00194BEB">
        <w:rPr>
          <w:highlight w:val="yellow"/>
        </w:rPr>
        <w:t>. The results of the pilot questionnaire were used to create the final concise and non-redundant questionnaire that was distributed internationally.</w:t>
      </w:r>
    </w:p>
    <w:p w:rsidR="003E1D40" w:rsidRDefault="003E1D40" w:rsidP="00EB0289"/>
    <w:p w:rsidR="00C07FCD" w:rsidRDefault="00C07FCD" w:rsidP="00EB0289"/>
    <w:p w:rsidR="00414B3A" w:rsidRDefault="00414B3A" w:rsidP="00EB0289">
      <w:pPr>
        <w:pStyle w:val="Heading3"/>
      </w:pPr>
      <w:r>
        <w:t xml:space="preserve">Participants and Data Collection: </w:t>
      </w:r>
    </w:p>
    <w:p w:rsidR="00414B3A" w:rsidRDefault="00507EE6" w:rsidP="00A25610">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31"/>
      <w:r w:rsidR="00414B3A">
        <w:t>T</w:t>
      </w:r>
      <w:r w:rsidR="00FB5D5E">
        <w:t>EES course in Japan</w:t>
      </w:r>
      <w:commentRangeEnd w:id="31"/>
      <w:r w:rsidR="00012C8A">
        <w:rPr>
          <w:rStyle w:val="CommentReference"/>
        </w:rPr>
        <w:commentReference w:id="31"/>
      </w:r>
      <w:r w:rsidR="00012C8A">
        <w:t xml:space="preserve">. </w:t>
      </w:r>
      <w:commentRangeStart w:id="32"/>
      <w:r>
        <w:t xml:space="preserve">After obtaining </w:t>
      </w:r>
      <w:r w:rsidR="00387C10">
        <w:t xml:space="preserve">REB </w:t>
      </w:r>
      <w:r>
        <w:t>approval</w:t>
      </w:r>
      <w:r w:rsidR="00387C10">
        <w:t>,</w:t>
      </w:r>
      <w:r>
        <w:t xml:space="preserve"> </w:t>
      </w:r>
      <w:r w:rsidR="00387C10">
        <w:t>these otologists</w:t>
      </w:r>
      <w:r>
        <w:t xml:space="preserve"> were invited to </w:t>
      </w:r>
      <w:r>
        <w:lastRenderedPageBreak/>
        <w:t>participate in the survey</w:t>
      </w:r>
      <w:commentRangeEnd w:id="32"/>
      <w:r w:rsidR="00387C10">
        <w:rPr>
          <w:rStyle w:val="CommentReference"/>
        </w:rPr>
        <w:commentReference w:id="32"/>
      </w:r>
      <w:r w:rsidR="00387C10">
        <w:t>. The beginning</w:t>
      </w:r>
      <w:r>
        <w:t xml:space="preserve"> of the online survey includes a letter of information and informed consent was assumed upon anonymous completion of the questionnaire. All information was stored</w:t>
      </w:r>
      <w:del w:id="33" w:author="Gavin le Nobel" w:date="2017-07-31T11:46:00Z">
        <w:r w:rsidDel="00387C10">
          <w:delText xml:space="preserve"> </w:delText>
        </w:r>
      </w:del>
      <w:ins w:id="34" w:author="Gavin le Nobel" w:date="2017-07-31T11:46:00Z">
        <w:r w:rsidR="00387C10">
          <w:t xml:space="preserve">anonymously </w:t>
        </w:r>
      </w:ins>
      <w:del w:id="35" w:author="Gavin le Nobel" w:date="2017-07-31T11:46:00Z">
        <w:r w:rsidDel="00387C10">
          <w:delText>confidentially</w:delText>
        </w:r>
      </w:del>
      <w:r>
        <w:t xml:space="preserve">. </w:t>
      </w:r>
    </w:p>
    <w:p w:rsidR="00507EE6" w:rsidRDefault="00507EE6" w:rsidP="00EB0289"/>
    <w:p w:rsidR="00507EE6" w:rsidRDefault="00507EE6" w:rsidP="00EB0289">
      <w:pPr>
        <w:pStyle w:val="Heading3"/>
      </w:pPr>
      <w:r>
        <w:t xml:space="preserve">Data Analysis: </w:t>
      </w:r>
    </w:p>
    <w:p w:rsidR="00414B3A" w:rsidRPr="00E405EC" w:rsidRDefault="00204EC7" w:rsidP="00EB0289">
      <w:r>
        <w:tab/>
      </w:r>
      <w:del w:id="36" w:author="Gavin le Nobel" w:date="2017-07-31T14:05:00Z">
        <w:r w:rsidDel="006D1198">
          <w:delText xml:space="preserve">Data were analyzed using </w:delText>
        </w:r>
        <w:r w:rsidR="007679DF" w:rsidDel="006D1198">
          <w:delText xml:space="preserve">a </w:delText>
        </w:r>
        <w:r w:rsidDel="006D1198">
          <w:delText>descri</w:delText>
        </w:r>
        <w:r w:rsidR="007679DF" w:rsidDel="006D1198">
          <w:delText xml:space="preserve">ptive format. </w:delText>
        </w:r>
      </w:del>
      <w:ins w:id="37" w:author="Gavin le Nobel" w:date="2017-07-31T13:52:00Z">
        <w:r w:rsidR="00ED3ADF">
          <w:t xml:space="preserve">Visual analog scales were quantified and the means </w:t>
        </w:r>
      </w:ins>
      <w:ins w:id="38" w:author="Gavin le Nobel" w:date="2017-07-31T13:58:00Z">
        <w:r w:rsidR="00ED3ADF">
          <w:t xml:space="preserve">as well as the 95% confidence intervals </w:t>
        </w:r>
      </w:ins>
      <w:ins w:id="39" w:author="Gavin le Nobel" w:date="2017-07-31T13:52:00Z">
        <w:r w:rsidR="00ED3ADF">
          <w:t>were established</w:t>
        </w:r>
      </w:ins>
      <w:ins w:id="40" w:author="Gavin le Nobel" w:date="2017-07-31T13:58:00Z">
        <w:r w:rsidR="00ED3ADF">
          <w:t xml:space="preserve">. </w:t>
        </w:r>
      </w:ins>
      <w:del w:id="41" w:author="Gavin le Nobel" w:date="2017-07-31T13:58:00Z">
        <w:r w:rsidR="008C5735" w:rsidDel="00ED3ADF">
          <w:delText xml:space="preserve">The quantitative data were analyzed by the means, </w:delText>
        </w:r>
      </w:del>
      <w:del w:id="42" w:author="Gavin le Nobel" w:date="2017-07-31T11:53:00Z">
        <w:r w:rsidR="008C5735" w:rsidDel="00FB722F">
          <w:delText>with a confi</w:delText>
        </w:r>
        <w:r w:rsidR="00611FC6" w:rsidDel="00FB722F">
          <w:delText>dence interval of 95% using JMP</w:delText>
        </w:r>
        <w:r w:rsidR="005832EC" w:rsidDel="00FB722F">
          <w:delText xml:space="preserve"> statistical</w:delText>
        </w:r>
        <w:r w:rsidR="0071589A" w:rsidDel="00FB722F">
          <w:delText xml:space="preserve"> </w:delText>
        </w:r>
        <w:r w:rsidR="005832EC" w:rsidDel="00FB722F">
          <w:delText xml:space="preserve">analysis software (JMP Version 13.0, SAS Institute Inc.) </w:delText>
        </w:r>
      </w:del>
      <w:ins w:id="43" w:author="Gavin le Nobel" w:date="2017-08-01T14:34:00Z">
        <w:r w:rsidR="00D21CAD">
          <w:t xml:space="preserve">ANOVA was used to determine which challenge presented the greatest degree of need. </w:t>
        </w:r>
      </w:ins>
      <w:commentRangeStart w:id="44"/>
      <w:del w:id="45" w:author="Gavin le Nobel" w:date="2017-08-01T14:34:00Z">
        <w:r w:rsidR="00FB5D5E" w:rsidDel="00D21CAD">
          <w:delText xml:space="preserve">ANOVA </w:delText>
        </w:r>
      </w:del>
      <w:ins w:id="46" w:author="Gavin le Nobel" w:date="2017-08-01T14:34:00Z">
        <w:r w:rsidR="00D21CAD">
          <w:t xml:space="preserve">The Kruskall-Wallis H-test </w:t>
        </w:r>
      </w:ins>
      <w:r w:rsidR="00FB5D5E">
        <w:t xml:space="preserve">was used to determine if </w:t>
      </w:r>
      <w:ins w:id="47" w:author="Gavin le Nobel" w:date="2017-07-31T14:04:00Z">
        <w:r w:rsidR="006D1198">
          <w:t xml:space="preserve">percentage of cases done with TEES </w:t>
        </w:r>
      </w:ins>
      <w:del w:id="48" w:author="Gavin le Nobel" w:date="2017-07-31T14:04:00Z">
        <w:r w:rsidR="00FB5D5E" w:rsidDel="006D1198">
          <w:delText xml:space="preserve">surgeon experience </w:delText>
        </w:r>
      </w:del>
      <w:ins w:id="49" w:author="Gavin le Nobel" w:date="2017-08-01T14:35:00Z">
        <w:r w:rsidR="00D21CAD">
          <w:t xml:space="preserve"> influenced the degree of need for each challenge. </w:t>
        </w:r>
      </w:ins>
      <w:del w:id="50" w:author="Gavin le Nobel" w:date="2017-08-01T14:35:00Z">
        <w:r w:rsidR="00FB5D5E" w:rsidDel="00D21CAD">
          <w:delText>and</w:delText>
        </w:r>
      </w:del>
      <w:del w:id="51" w:author="Gavin le Nobel" w:date="2017-07-31T14:04:00Z">
        <w:r w:rsidR="00FB5D5E" w:rsidDel="006D1198">
          <w:delText xml:space="preserve"> the</w:delText>
        </w:r>
      </w:del>
      <w:r w:rsidR="00FB5D5E">
        <w:t xml:space="preserve"> </w:t>
      </w:r>
      <w:ins w:id="52" w:author="Gavin le Nobel" w:date="2017-08-01T14:35:00Z">
        <w:r w:rsidR="00D21CAD">
          <w:t xml:space="preserve">The </w:t>
        </w:r>
      </w:ins>
      <w:ins w:id="53" w:author="Gavin le Nobel" w:date="2017-08-01T15:04:00Z">
        <w:r w:rsidR="003C1CD3">
          <w:t>t</w:t>
        </w:r>
      </w:ins>
      <w:ins w:id="54" w:author="Gavin le Nobel" w:date="2017-08-01T14:35:00Z">
        <w:r w:rsidR="00D21CAD">
          <w:t xml:space="preserve">-test was used to determine if </w:t>
        </w:r>
      </w:ins>
      <w:r w:rsidR="00FB5D5E">
        <w:t xml:space="preserve">use of a specialized TEES instrument set affected the degree of need for each </w:t>
      </w:r>
      <w:del w:id="55" w:author="Arushri Swarup" w:date="2017-08-01T17:55:00Z">
        <w:r w:rsidR="00FB5D5E" w:rsidDel="009A190E">
          <w:delText>difficulty</w:delText>
        </w:r>
      </w:del>
      <w:ins w:id="56" w:author="Arushri Swarup" w:date="2017-08-01T17:55:00Z">
        <w:r w:rsidR="009A190E">
          <w:t>challenge</w:t>
        </w:r>
      </w:ins>
      <w:r w:rsidR="00FB5D5E">
        <w:t>.</w:t>
      </w:r>
      <w:r w:rsidR="0071589A">
        <w:t xml:space="preserve"> </w:t>
      </w:r>
      <w:commentRangeEnd w:id="44"/>
      <w:r w:rsidR="00D8737E">
        <w:rPr>
          <w:rStyle w:val="CommentReference"/>
        </w:rPr>
        <w:commentReference w:id="44"/>
      </w:r>
      <w:del w:id="57" w:author="Gavin le Nobel" w:date="2017-07-31T13:59:00Z">
        <w:r w:rsidR="00B41F34" w:rsidDel="00ED3ADF">
          <w:delText>The difficulties were ranked in order of greatest to least</w:delText>
        </w:r>
        <w:r w:rsidR="00FB5D5E" w:rsidDel="00ED3ADF">
          <w:delText xml:space="preserve"> degree of</w:delText>
        </w:r>
        <w:r w:rsidR="00B41F34" w:rsidDel="00ED3ADF">
          <w:delText xml:space="preserve"> need. </w:delText>
        </w:r>
      </w:del>
      <w:r w:rsidR="00E47714">
        <w:t xml:space="preserve">Qualitative data </w:t>
      </w:r>
      <w:r w:rsidR="00F822C7">
        <w:t>was</w:t>
      </w:r>
      <w:r w:rsidR="00E47714">
        <w:t xml:space="preserve"> analyzed by grouping the responses into themes/categories which would describe additional difficulties those tools would address. </w:t>
      </w:r>
      <w:ins w:id="58" w:author="Gavin le Nobel" w:date="2017-07-31T11:50:00Z">
        <w:r w:rsidR="00387C10">
          <w:t>Statistical analysis was performed using JPM statistical analysis s</w:t>
        </w:r>
        <w:r w:rsidR="00FB722F">
          <w:t>oftware (JMP version 13.0</w:t>
        </w:r>
      </w:ins>
      <w:ins w:id="59" w:author="Gavin le Nobel" w:date="2017-07-31T11:52:00Z">
        <w:r w:rsidR="00FB722F">
          <w:t>;</w:t>
        </w:r>
      </w:ins>
      <w:ins w:id="60" w:author="Gavin le Nobel" w:date="2017-07-31T11:50:00Z">
        <w:r w:rsidR="00FB722F">
          <w:t xml:space="preserve"> SAS I</w:t>
        </w:r>
        <w:r w:rsidR="00387C10">
          <w:t>nstitute</w:t>
        </w:r>
      </w:ins>
      <w:ins w:id="61" w:author="Gavin le Nobel" w:date="2017-07-31T11:52:00Z">
        <w:r w:rsidR="00FB722F">
          <w:t>; Cary, NC</w:t>
        </w:r>
      </w:ins>
      <w:ins w:id="62" w:author="Gavin le Nobel" w:date="2017-07-31T11:50:00Z">
        <w:r w:rsidR="00FB722F">
          <w:t>)</w:t>
        </w:r>
      </w:ins>
    </w:p>
    <w:p w:rsidR="00480BFD" w:rsidRDefault="00480BFD" w:rsidP="00EB0289">
      <w:pPr>
        <w:rPr>
          <w:lang w:val="en-CA"/>
        </w:rPr>
      </w:pPr>
    </w:p>
    <w:p w:rsidR="00903993" w:rsidRDefault="00015BCD" w:rsidP="00EB0289">
      <w:pPr>
        <w:pStyle w:val="Heading2"/>
      </w:pPr>
      <w:r>
        <w:t>Results:</w:t>
      </w:r>
    </w:p>
    <w:p w:rsidR="00903993" w:rsidRDefault="00903993" w:rsidP="00EB0289">
      <w:pPr>
        <w:pStyle w:val="Heading3"/>
      </w:pPr>
      <w:r>
        <w:t>Study Participants and Demographics</w:t>
      </w:r>
    </w:p>
    <w:p w:rsidR="00903993" w:rsidRDefault="00F667AA" w:rsidP="00EB0289">
      <w:del w:id="63" w:author="Gavin le Nobel" w:date="2017-07-31T14:08:00Z">
        <w:r w:rsidRPr="00012C8A" w:rsidDel="006D1198">
          <w:rPr>
            <w:highlight w:val="yellow"/>
          </w:rPr>
          <w:delText>4</w:delText>
        </w:r>
        <w:r w:rsidDel="006D1198">
          <w:delText xml:space="preserve">9 </w:delText>
        </w:r>
      </w:del>
      <w:ins w:id="64" w:author="Gavin le Nobel" w:date="2017-07-31T14:08:00Z">
        <w:r w:rsidR="006D1198">
          <w:t xml:space="preserve">The questionnaire was distributed to a total of _____ surgeons and </w:t>
        </w:r>
      </w:ins>
      <w:ins w:id="65" w:author="Gavin le Nobel" w:date="2017-07-31T14:09:00Z">
        <w:r w:rsidR="006D1198">
          <w:t>f</w:t>
        </w:r>
      </w:ins>
      <w:ins w:id="66" w:author="Gavin le Nobel" w:date="2017-07-31T14:08:00Z">
        <w:r w:rsidR="006D1198">
          <w:t xml:space="preserve">ourty nine surgeons completed the questionnaire </w:t>
        </w:r>
      </w:ins>
      <w:del w:id="67" w:author="Gavin le Nobel" w:date="2017-07-31T14:09:00Z">
        <w:r w:rsidDel="006D1198">
          <w:delText>people responses were received, with</w:delText>
        </w:r>
      </w:del>
      <w:ins w:id="68" w:author="Gavin le Nobel" w:date="2017-07-31T14:09:00Z">
        <w:r w:rsidR="006D1198">
          <w:t>corresponding to</w:t>
        </w:r>
      </w:ins>
      <w:r>
        <w:t xml:space="preserve"> a</w:t>
      </w:r>
      <w:ins w:id="69" w:author="Gavin le Nobel" w:date="2017-07-31T14:09:00Z">
        <w:r w:rsidR="006D1198">
          <w:t>n overall</w:t>
        </w:r>
      </w:ins>
      <w:r>
        <w:t xml:space="preserve"> response rate of </w:t>
      </w:r>
      <w:r w:rsidRPr="00903993">
        <w:rPr>
          <w:highlight w:val="yellow"/>
        </w:rPr>
        <w:t>&lt;???&gt;.</w:t>
      </w:r>
      <w:r>
        <w:t xml:space="preserve"> </w:t>
      </w:r>
      <w:commentRangeStart w:id="70"/>
      <w:r w:rsidR="00903993">
        <w:t xml:space="preserve">The questionnaire was sent to </w:t>
      </w:r>
      <w:r w:rsidR="00903993" w:rsidRPr="00903993">
        <w:rPr>
          <w:highlight w:val="yellow"/>
        </w:rPr>
        <w:t>&lt;???&gt;</w:t>
      </w:r>
      <w:r w:rsidR="00903993">
        <w:t xml:space="preserve"> number of people. </w:t>
      </w:r>
      <w:r w:rsidR="00903993" w:rsidRPr="00903993">
        <w:rPr>
          <w:highlight w:val="yellow"/>
        </w:rPr>
        <w:t>(attendees of 2</w:t>
      </w:r>
      <w:r w:rsidR="00903993" w:rsidRPr="00903993">
        <w:rPr>
          <w:highlight w:val="yellow"/>
          <w:vertAlign w:val="superscript"/>
        </w:rPr>
        <w:t>nd</w:t>
      </w:r>
      <w:r w:rsidR="00903993" w:rsidRPr="00903993">
        <w:rPr>
          <w:highlight w:val="yellow"/>
        </w:rPr>
        <w:t xml:space="preserve"> world congress + Japan course participants + members of IWGEES).</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commentRangeEnd w:id="70"/>
      <w:r w:rsidR="006D1198">
        <w:rPr>
          <w:rStyle w:val="CommentReference"/>
        </w:rPr>
        <w:commentReference w:id="70"/>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rsidR="00012C8A">
        <w:t>2</w:t>
      </w:r>
      <w:r w:rsidR="00903993">
        <w:t xml:space="preserve"> and </w:t>
      </w:r>
      <w:r w:rsidR="00012C8A">
        <w:t>3</w:t>
      </w:r>
      <w:r w:rsidR="00903993">
        <w:t xml:space="preserve">. </w:t>
      </w:r>
      <w:ins w:id="71" w:author="Gavin le Nobel" w:date="2017-07-31T14:14:00Z">
        <w:r w:rsidR="00BB5E14">
          <w:t>Of the respondents, 4 (8</w:t>
        </w:r>
      </w:ins>
      <w:ins w:id="72" w:author="Gavin le Nobel" w:date="2017-07-31T14:16:00Z">
        <w:r w:rsidR="00BB5E14">
          <w:t>.1</w:t>
        </w:r>
      </w:ins>
      <w:ins w:id="73" w:author="Gavin le Nobel" w:date="2017-07-31T14:14:00Z">
        <w:r w:rsidR="00BB5E14">
          <w:t xml:space="preserve">%) do not perform any surgeries using TEES, </w:t>
        </w:r>
      </w:ins>
      <w:ins w:id="74" w:author="Gavin le Nobel" w:date="2017-07-31T14:16:00Z">
        <w:r w:rsidR="00BB5E14">
          <w:t xml:space="preserve">15 (30.6%) perform up to 50% of surgeries </w:t>
        </w:r>
      </w:ins>
      <w:ins w:id="75" w:author="Gavin le Nobel" w:date="2017-07-31T14:17:00Z">
        <w:r w:rsidR="00BB5E14">
          <w:t>using TEES, 20 (40.8%) perform 50-90% of surgeries using TEES, and 10 (20.4%) perform greater than 90% of surgeries using TEES.</w:t>
        </w:r>
      </w:ins>
      <w:ins w:id="76" w:author="Gavin le Nobel" w:date="2017-07-31T14:18:00Z">
        <w:r w:rsidR="00BB5E14">
          <w:t xml:space="preserve"> </w:t>
        </w:r>
      </w:ins>
      <w:ins w:id="77" w:author="Gavin le Nobel" w:date="2017-07-31T14:20:00Z">
        <w:r w:rsidR="00BB5E14">
          <w:t>Thirty eight (77.6%) of respondents use specialized TEES instrument set</w:t>
        </w:r>
      </w:ins>
      <w:ins w:id="78" w:author="Gavin le Nobel" w:date="2017-07-31T14:21:00Z">
        <w:r w:rsidR="00BB5E14">
          <w:t>s</w:t>
        </w:r>
      </w:ins>
      <w:ins w:id="79" w:author="Gavin le Nobel" w:date="2017-07-31T14:20:00Z">
        <w:r w:rsidR="00BB5E14">
          <w:t>.</w:t>
        </w:r>
      </w:ins>
    </w:p>
    <w:p w:rsidR="00E47AAD" w:rsidRDefault="00E47AAD" w:rsidP="00EB0289"/>
    <w:p w:rsidR="00903993" w:rsidRDefault="00903993" w:rsidP="00EB0289">
      <w:r>
        <w:t xml:space="preserve">Table </w:t>
      </w:r>
      <w:r w:rsidR="00012C8A">
        <w:t>2</w:t>
      </w:r>
      <w:r>
        <w:t>: Percent of surgeries performed totally endoscopically</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commentRangeStart w:id="80"/>
            <w:r>
              <w:t>Percent of Surgeries Performed Totally Endoscopically</w:t>
            </w:r>
          </w:p>
        </w:tc>
        <w:tc>
          <w:tcPr>
            <w:tcW w:w="2975" w:type="dxa"/>
            <w:shd w:val="clear" w:color="auto" w:fill="000000" w:themeFill="text1"/>
          </w:tcPr>
          <w:p w:rsidR="00E47714" w:rsidRDefault="00E47714" w:rsidP="00EB0289">
            <w:r>
              <w:t>Number of Respondents</w:t>
            </w:r>
          </w:p>
        </w:tc>
      </w:tr>
      <w:tr w:rsidR="00012C8A" w:rsidTr="00347A99">
        <w:tc>
          <w:tcPr>
            <w:tcW w:w="4788" w:type="dxa"/>
          </w:tcPr>
          <w:p w:rsidR="00012C8A" w:rsidRDefault="00012C8A" w:rsidP="00EB0289">
            <w:r>
              <w:t>0%</w:t>
            </w:r>
          </w:p>
        </w:tc>
        <w:tc>
          <w:tcPr>
            <w:tcW w:w="2975" w:type="dxa"/>
          </w:tcPr>
          <w:p w:rsidR="00012C8A" w:rsidRDefault="00012C8A" w:rsidP="00EB0289">
            <w:r>
              <w:t>4</w:t>
            </w:r>
          </w:p>
        </w:tc>
      </w:tr>
      <w:tr w:rsidR="00012C8A" w:rsidTr="0022082B">
        <w:trPr>
          <w:trHeight w:val="326"/>
        </w:trPr>
        <w:tc>
          <w:tcPr>
            <w:tcW w:w="4788" w:type="dxa"/>
          </w:tcPr>
          <w:p w:rsidR="00012C8A" w:rsidRDefault="00012C8A" w:rsidP="00EB0289">
            <w:r>
              <w:t>Up to 50%</w:t>
            </w:r>
          </w:p>
        </w:tc>
        <w:tc>
          <w:tcPr>
            <w:tcW w:w="2975" w:type="dxa"/>
          </w:tcPr>
          <w:p w:rsidR="00012C8A" w:rsidRDefault="00012C8A" w:rsidP="00EB0289">
            <w:r>
              <w:t>15</w:t>
            </w:r>
          </w:p>
        </w:tc>
      </w:tr>
      <w:tr w:rsidR="00012C8A" w:rsidTr="00347A99">
        <w:tc>
          <w:tcPr>
            <w:tcW w:w="4788" w:type="dxa"/>
          </w:tcPr>
          <w:p w:rsidR="00012C8A" w:rsidRDefault="00012C8A" w:rsidP="00EB0289">
            <w:r>
              <w:t>50%-90%</w:t>
            </w:r>
          </w:p>
        </w:tc>
        <w:tc>
          <w:tcPr>
            <w:tcW w:w="2975" w:type="dxa"/>
          </w:tcPr>
          <w:p w:rsidR="00012C8A" w:rsidRDefault="0022082B" w:rsidP="00EB0289">
            <w:r>
              <w:t>20</w:t>
            </w:r>
          </w:p>
        </w:tc>
      </w:tr>
      <w:tr w:rsidR="00012C8A" w:rsidTr="0022082B">
        <w:trPr>
          <w:trHeight w:val="256"/>
        </w:trPr>
        <w:tc>
          <w:tcPr>
            <w:tcW w:w="4788" w:type="dxa"/>
          </w:tcPr>
          <w:p w:rsidR="00012C8A" w:rsidRDefault="00012C8A" w:rsidP="00EB0289">
            <w:r>
              <w:t>More than 90%</w:t>
            </w:r>
          </w:p>
        </w:tc>
        <w:tc>
          <w:tcPr>
            <w:tcW w:w="2975" w:type="dxa"/>
          </w:tcPr>
          <w:p w:rsidR="00012C8A" w:rsidRDefault="0022082B" w:rsidP="00EB0289">
            <w:r>
              <w:t>10</w:t>
            </w:r>
          </w:p>
        </w:tc>
      </w:tr>
    </w:tbl>
    <w:p w:rsidR="00015BCD" w:rsidRDefault="00015BCD" w:rsidP="00EB0289"/>
    <w:p w:rsidR="00903993" w:rsidRDefault="00903993" w:rsidP="00EB0289">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r>
              <w:t>Use of TEES Instrument Set</w:t>
            </w:r>
          </w:p>
        </w:tc>
        <w:tc>
          <w:tcPr>
            <w:tcW w:w="2975" w:type="dxa"/>
            <w:shd w:val="clear" w:color="auto" w:fill="000000" w:themeFill="text1"/>
          </w:tcPr>
          <w:p w:rsidR="00E47714" w:rsidRDefault="00E47714" w:rsidP="00EB0289">
            <w:r>
              <w:t>Number of Respondents</w:t>
            </w:r>
          </w:p>
        </w:tc>
      </w:tr>
      <w:tr w:rsidR="00012C8A" w:rsidTr="00E47714">
        <w:tc>
          <w:tcPr>
            <w:tcW w:w="4788" w:type="dxa"/>
          </w:tcPr>
          <w:p w:rsidR="00012C8A" w:rsidRDefault="00012C8A" w:rsidP="00EB0289">
            <w:r>
              <w:lastRenderedPageBreak/>
              <w:t>Yes</w:t>
            </w:r>
          </w:p>
        </w:tc>
        <w:tc>
          <w:tcPr>
            <w:tcW w:w="2975" w:type="dxa"/>
          </w:tcPr>
          <w:p w:rsidR="00012C8A" w:rsidRDefault="00780B9C" w:rsidP="00EB0289">
            <w:r>
              <w:t>38</w:t>
            </w:r>
          </w:p>
        </w:tc>
      </w:tr>
      <w:tr w:rsidR="00012C8A" w:rsidTr="00E47714">
        <w:tc>
          <w:tcPr>
            <w:tcW w:w="4788" w:type="dxa"/>
          </w:tcPr>
          <w:p w:rsidR="00012C8A" w:rsidRDefault="00012C8A" w:rsidP="00EB0289">
            <w:r>
              <w:t>No</w:t>
            </w:r>
          </w:p>
        </w:tc>
        <w:tc>
          <w:tcPr>
            <w:tcW w:w="2975" w:type="dxa"/>
          </w:tcPr>
          <w:p w:rsidR="00012C8A" w:rsidRDefault="00012C8A" w:rsidP="00EB0289">
            <w:r>
              <w:t>1</w:t>
            </w:r>
            <w:r w:rsidR="00780B9C">
              <w:t>1</w:t>
            </w:r>
          </w:p>
        </w:tc>
      </w:tr>
    </w:tbl>
    <w:commentRangeEnd w:id="80"/>
    <w:p w:rsidR="00E47714" w:rsidRDefault="00ED3ADF" w:rsidP="00EB0289">
      <w:r>
        <w:rPr>
          <w:rStyle w:val="CommentReference"/>
        </w:rPr>
        <w:commentReference w:id="80"/>
      </w:r>
    </w:p>
    <w:p w:rsidR="00350E52" w:rsidRDefault="00462FE5" w:rsidP="00EB0289">
      <w:pPr>
        <w:pStyle w:val="Heading2"/>
      </w:pPr>
      <w:commentRangeStart w:id="81"/>
      <w:commentRangeStart w:id="82"/>
      <w:commentRangeStart w:id="83"/>
      <w:r w:rsidRPr="00462FE5">
        <w:rPr>
          <w:noProof/>
          <w:lang w:val="en-CA" w:eastAsia="en-CA"/>
        </w:rPr>
        <w:drawing>
          <wp:inline distT="0" distB="0" distL="0" distR="0">
            <wp:extent cx="5934076" cy="3495676"/>
            <wp:effectExtent l="19050" t="0" r="28574" b="9524"/>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commentRangeEnd w:id="81"/>
      <w:commentRangeEnd w:id="82"/>
      <w:commentRangeEnd w:id="83"/>
      <w:r w:rsidR="00CB431D">
        <w:rPr>
          <w:rStyle w:val="CommentReference"/>
          <w:rFonts w:asciiTheme="minorHAnsi" w:eastAsiaTheme="minorHAnsi" w:hAnsiTheme="minorHAnsi" w:cstheme="minorBidi"/>
          <w:color w:val="auto"/>
        </w:rPr>
        <w:commentReference w:id="81"/>
      </w:r>
      <w:r w:rsidR="005F4612">
        <w:rPr>
          <w:rStyle w:val="CommentReference"/>
          <w:rFonts w:asciiTheme="minorHAnsi" w:eastAsiaTheme="minorHAnsi" w:hAnsiTheme="minorHAnsi" w:cstheme="minorBidi"/>
          <w:color w:val="auto"/>
        </w:rPr>
        <w:commentReference w:id="82"/>
      </w:r>
      <w:r w:rsidR="00ED3ADF">
        <w:rPr>
          <w:rStyle w:val="CommentReference"/>
          <w:rFonts w:asciiTheme="minorHAnsi" w:eastAsiaTheme="minorHAnsi" w:hAnsiTheme="minorHAnsi" w:cstheme="minorBidi"/>
          <w:color w:val="auto"/>
        </w:rPr>
        <w:commentReference w:id="83"/>
      </w:r>
    </w:p>
    <w:p w:rsidR="00350E52" w:rsidRDefault="00350E52" w:rsidP="00EB0289">
      <w:pPr>
        <w:pStyle w:val="Heading2"/>
      </w:pPr>
    </w:p>
    <w:p w:rsidR="000F119D" w:rsidRDefault="009C0B4A" w:rsidP="00EB0289">
      <w:r>
        <w:t xml:space="preserve">  </w:t>
      </w:r>
      <w:r w:rsidR="00353048">
        <w:t>Figure XXX. % Need to Facilitate the Difficulties During TEES</w:t>
      </w:r>
    </w:p>
    <w:p w:rsidR="00395492" w:rsidRDefault="00395492" w:rsidP="00EB0289"/>
    <w:p w:rsidR="00FD4284" w:rsidRDefault="00FD4284" w:rsidP="00EB0289">
      <w:pPr>
        <w:pStyle w:val="Heading3"/>
      </w:pPr>
      <w:del w:id="84" w:author="Arushri Swarup" w:date="2017-08-01T17:55:00Z">
        <w:r w:rsidDel="009A190E">
          <w:delText xml:space="preserve">Difficulty </w:delText>
        </w:r>
      </w:del>
      <w:ins w:id="85" w:author="Arushri Swarup" w:date="2017-08-01T17:55:00Z">
        <w:r w:rsidR="009A190E">
          <w:t xml:space="preserve">Challenges </w:t>
        </w:r>
      </w:ins>
      <w:r>
        <w:t xml:space="preserve">during TEES that </w:t>
      </w:r>
      <w:del w:id="86" w:author="Arushri Swarup" w:date="2017-08-01T17:56:00Z">
        <w:r w:rsidDel="009A190E">
          <w:delText xml:space="preserve">exhibits </w:delText>
        </w:r>
      </w:del>
      <w:ins w:id="87" w:author="Arushri Swarup" w:date="2017-08-01T17:56:00Z">
        <w:r w:rsidR="009A190E">
          <w:t xml:space="preserve">exhibit </w:t>
        </w:r>
      </w:ins>
      <w:r>
        <w:t xml:space="preserve">the greatest </w:t>
      </w:r>
      <w:ins w:id="88" w:author="Arushri Swarup" w:date="2017-08-01T17:56:00Z">
        <w:r w:rsidR="009A190E">
          <w:t xml:space="preserve">degree of </w:t>
        </w:r>
      </w:ins>
      <w:r>
        <w:t xml:space="preserve">need by surgeons: </w:t>
      </w:r>
    </w:p>
    <w:p w:rsidR="000E6B39" w:rsidRDefault="000F119D" w:rsidP="00EB0289">
      <w:r>
        <w:t xml:space="preserve">The </w:t>
      </w:r>
      <w:r w:rsidR="005832EC">
        <w:t xml:space="preserve">average </w:t>
      </w:r>
      <w:r>
        <w:t xml:space="preserve">degree of need </w:t>
      </w:r>
      <w:r w:rsidR="005832EC">
        <w:t>for</w:t>
      </w:r>
      <w:r>
        <w:t xml:space="preserve"> each </w:t>
      </w:r>
      <w:del w:id="89" w:author="Arushri Swarup" w:date="2017-08-01T17:57:00Z">
        <w:r w:rsidDel="009A190E">
          <w:delText xml:space="preserve">difficulty </w:delText>
        </w:r>
      </w:del>
      <w:ins w:id="90" w:author="Arushri Swarup" w:date="2017-08-01T17:57:00Z">
        <w:r w:rsidR="009A190E">
          <w:t xml:space="preserve">challenge </w:t>
        </w:r>
      </w:ins>
      <w:r w:rsidR="00426049">
        <w:t>exceeded</w:t>
      </w:r>
      <w:r>
        <w:t xml:space="preserve"> 50%</w:t>
      </w:r>
      <w:ins w:id="91" w:author="Gavin le Nobel" w:date="2017-07-31T14:23:00Z">
        <w:r w:rsidR="005F4612">
          <w:t xml:space="preserve"> for all challenges</w:t>
        </w:r>
      </w:ins>
      <w:r>
        <w:t xml:space="preserve">, suggesting that </w:t>
      </w:r>
      <w:r w:rsidR="005832EC">
        <w:t>all challenges presented</w:t>
      </w:r>
      <w:r>
        <w:t xml:space="preserve"> are experienced significantly by the respondents. Reaching structures visualized by the endoscope </w:t>
      </w:r>
      <w:del w:id="92" w:author="Gavin le Nobel" w:date="2017-07-31T14:25:00Z">
        <w:r w:rsidDel="005F4612">
          <w:delText xml:space="preserve">and dissection and removal of cholesteatoma </w:delText>
        </w:r>
      </w:del>
      <w:r>
        <w:t xml:space="preserve">resulted in </w:t>
      </w:r>
      <w:r w:rsidR="00426049">
        <w:t>the highest degree of need</w:t>
      </w:r>
      <w:del w:id="93" w:author="Gavin le Nobel" w:date="2017-07-31T14:26:00Z">
        <w:r w:rsidR="00426049" w:rsidDel="005F4612">
          <w:delText xml:space="preserve"> at</w:delText>
        </w:r>
      </w:del>
      <w:r w:rsidR="00426049">
        <w:t xml:space="preserve"> </w:t>
      </w:r>
      <w:ins w:id="94" w:author="Gavin le Nobel" w:date="2017-07-31T14:26:00Z">
        <w:r w:rsidR="005F4612">
          <w:t>(mean 83%</w:t>
        </w:r>
      </w:ins>
      <w:ins w:id="95" w:author="Gavin le Nobel" w:date="2017-07-31T14:27:00Z">
        <w:r w:rsidR="005F4612">
          <w:t>, 95%CI __-__%, p=)</w:t>
        </w:r>
      </w:ins>
      <w:r w:rsidR="00426049" w:rsidRPr="00012C8A">
        <w:rPr>
          <w:highlight w:val="yellow"/>
        </w:rPr>
        <w:t>83</w:t>
      </w:r>
      <w:r w:rsidRPr="00012C8A">
        <w:rPr>
          <w:highlight w:val="yellow"/>
        </w:rPr>
        <w:t>%</w:t>
      </w:r>
      <w:r w:rsidRPr="00012C8A">
        <w:rPr>
          <w:highlight w:val="yellow"/>
        </w:rPr>
        <w:sym w:font="Symbol" w:char="F0B1"/>
      </w:r>
      <w:r w:rsidR="00462FE5">
        <w:rPr>
          <w:highlight w:val="yellow"/>
        </w:rPr>
        <w:t>3</w:t>
      </w:r>
      <w:r w:rsidR="00426049" w:rsidRPr="00012C8A">
        <w:rPr>
          <w:highlight w:val="yellow"/>
        </w:rPr>
        <w:t xml:space="preserve">% </w:t>
      </w:r>
      <w:ins w:id="96" w:author="Gavin le Nobel" w:date="2017-07-31T14:25:00Z">
        <w:r w:rsidR="005F4612">
          <w:rPr>
            <w:highlight w:val="yellow"/>
          </w:rPr>
          <w:t>(mean</w:t>
        </w:r>
      </w:ins>
      <w:del w:id="97" w:author="Gavin le Nobel" w:date="2017-07-31T14:25:00Z">
        <w:r w:rsidR="00426049" w:rsidRPr="00012C8A" w:rsidDel="005F4612">
          <w:rPr>
            <w:highlight w:val="yellow"/>
          </w:rPr>
          <w:delText>and 7</w:delText>
        </w:r>
        <w:r w:rsidR="00012C8A" w:rsidRPr="00012C8A" w:rsidDel="005F4612">
          <w:rPr>
            <w:highlight w:val="yellow"/>
          </w:rPr>
          <w:delText>8</w:delText>
        </w:r>
        <w:r w:rsidRPr="00012C8A" w:rsidDel="005F4612">
          <w:rPr>
            <w:highlight w:val="yellow"/>
          </w:rPr>
          <w:delText>%</w:delText>
        </w:r>
        <w:r w:rsidRPr="00012C8A" w:rsidDel="005F4612">
          <w:rPr>
            <w:highlight w:val="yellow"/>
          </w:rPr>
          <w:sym w:font="Symbol" w:char="F0B1"/>
        </w:r>
        <w:r w:rsidR="00462FE5" w:rsidDel="005F4612">
          <w:delText>3</w:delText>
        </w:r>
        <w:r w:rsidR="00051416" w:rsidDel="005F4612">
          <w:delText>%</w:delText>
        </w:r>
        <w:r w:rsidDel="005F4612">
          <w:delText>, respectively.</w:delText>
        </w:r>
      </w:del>
      <w:ins w:id="98" w:author="Gavin le Nobel" w:date="2017-07-31T14:27:00Z">
        <w:r w:rsidR="005F4612">
          <w:t xml:space="preserve"> Conversely, positioning the graft resulted in the lowest degree of need (mean; 95% CI, p= )</w:t>
        </w:r>
      </w:ins>
    </w:p>
    <w:p w:rsidR="00F56777" w:rsidRDefault="00F56777" w:rsidP="00EB0289"/>
    <w:p w:rsidR="00FD4284" w:rsidRDefault="00FD4284" w:rsidP="00EB0289">
      <w:pPr>
        <w:pStyle w:val="Heading3"/>
        <w:rPr>
          <w:ins w:id="99" w:author="Gavin le Nobel" w:date="2017-08-01T14:08:00Z"/>
        </w:rPr>
      </w:pPr>
      <w:r>
        <w:t xml:space="preserve">Effect of percent of surgeries performed totally endoscopically on </w:t>
      </w:r>
      <w:ins w:id="100" w:author="Arushri Swarup" w:date="2017-08-01T17:58:00Z">
        <w:r w:rsidR="009A190E">
          <w:t xml:space="preserve">TEES </w:t>
        </w:r>
      </w:ins>
      <w:del w:id="101" w:author="Arushri Swarup" w:date="2017-08-01T17:57:00Z">
        <w:r w:rsidDel="009A190E">
          <w:delText xml:space="preserve">difficulties </w:delText>
        </w:r>
      </w:del>
      <w:ins w:id="102" w:author="Arushri Swarup" w:date="2017-08-01T17:57:00Z">
        <w:r w:rsidR="009A190E">
          <w:t>challenge</w:t>
        </w:r>
      </w:ins>
      <w:ins w:id="103" w:author="Arushri Swarup" w:date="2017-08-01T17:58:00Z">
        <w:r w:rsidR="009A190E">
          <w:t>s</w:t>
        </w:r>
      </w:ins>
      <w:del w:id="104" w:author="Arushri Swarup" w:date="2017-08-01T17:57:00Z">
        <w:r w:rsidDel="009A190E">
          <w:delText>experienced</w:delText>
        </w:r>
      </w:del>
      <w:r>
        <w:t xml:space="preserve">: </w:t>
      </w:r>
    </w:p>
    <w:p w:rsidR="001B7295" w:rsidRDefault="00CB431D" w:rsidP="001B7295">
      <w:pPr>
        <w:pPrChange w:id="105" w:author="Gavin le Nobel" w:date="2017-08-01T14:08:00Z">
          <w:pPr>
            <w:pStyle w:val="Heading3"/>
          </w:pPr>
        </w:pPrChange>
      </w:pPr>
      <w:ins w:id="106" w:author="Gavin le Nobel" w:date="2017-08-01T14:08:00Z">
        <w:r>
          <w:t>The percentage of surgeri</w:t>
        </w:r>
      </w:ins>
      <w:ins w:id="107" w:author="Gavin le Nobel" w:date="2017-08-01T14:09:00Z">
        <w:r>
          <w:t xml:space="preserve">es performed with TEES had a significant effect </w:t>
        </w:r>
      </w:ins>
    </w:p>
    <w:p w:rsidR="00426049" w:rsidRDefault="00426049" w:rsidP="00EB0289">
      <w:r>
        <w:t xml:space="preserve">ANOVA with an alpha of 0.05 showed that the percent of surgeries performed totally endoscopically had </w:t>
      </w:r>
      <w:r w:rsidR="00933020">
        <w:t>a</w:t>
      </w:r>
      <w:r>
        <w:t xml:space="preserve"> significant effect on the degree of need for </w:t>
      </w:r>
      <w:r w:rsidR="00933020">
        <w:t xml:space="preserve">the following </w:t>
      </w:r>
      <w:del w:id="108" w:author="Arushri Swarup" w:date="2017-08-01T17:58:00Z">
        <w:r w:rsidR="00933020" w:rsidDel="009A190E">
          <w:delText>difficulties</w:delText>
        </w:r>
      </w:del>
      <w:ins w:id="109" w:author="Arushri Swarup" w:date="2017-08-01T17:58:00Z">
        <w:r w:rsidR="009A190E">
          <w:t>challenges</w:t>
        </w:r>
      </w:ins>
      <w:r>
        <w:t>.</w:t>
      </w:r>
      <w:r w:rsidR="00933020">
        <w:t xml:space="preserve"> </w:t>
      </w:r>
    </w:p>
    <w:p w:rsidR="00997A73" w:rsidRDefault="00997A73" w:rsidP="00EB0289">
      <w:pPr>
        <w:rPr>
          <w:highlight w:val="red"/>
        </w:rPr>
      </w:pPr>
    </w:p>
    <w:p w:rsidR="00933020" w:rsidRDefault="00676630" w:rsidP="00EB0289">
      <w:r w:rsidRPr="00997A73">
        <w:rPr>
          <w:highlight w:val="red"/>
        </w:rPr>
        <w:t>Question: which percent level of TEES experience is the one that is different?</w:t>
      </w:r>
      <w:r>
        <w:t xml:space="preserve"> </w:t>
      </w:r>
    </w:p>
    <w:p w:rsidR="003145AA" w:rsidRDefault="003145AA" w:rsidP="00EB0289"/>
    <w:p w:rsidR="003145AA" w:rsidRDefault="003145AA" w:rsidP="00EB0289">
      <w:r>
        <w:lastRenderedPageBreak/>
        <w:t>Table XXX. This table reports the significant effect of TEES experience on the degree of need to facilitate TEES challenges.</w:t>
      </w:r>
    </w:p>
    <w:tbl>
      <w:tblPr>
        <w:tblStyle w:val="TableGrid"/>
        <w:tblW w:w="0" w:type="auto"/>
        <w:tblLook w:val="04A0"/>
      </w:tblPr>
      <w:tblGrid>
        <w:gridCol w:w="3192"/>
        <w:gridCol w:w="1452"/>
        <w:gridCol w:w="4932"/>
      </w:tblGrid>
      <w:tr w:rsidR="00567206" w:rsidTr="00942B06">
        <w:tc>
          <w:tcPr>
            <w:tcW w:w="3192" w:type="dxa"/>
            <w:shd w:val="clear" w:color="auto" w:fill="000000" w:themeFill="text1"/>
          </w:tcPr>
          <w:p w:rsidR="00567206" w:rsidRPr="00942B06" w:rsidRDefault="00567206" w:rsidP="00EB0289">
            <w:r w:rsidRPr="00942B06">
              <w:t>TEES Difficulty</w:t>
            </w:r>
            <w:r w:rsidR="003145AA" w:rsidRPr="00942B06">
              <w:t xml:space="preserve"> </w:t>
            </w:r>
          </w:p>
        </w:tc>
        <w:tc>
          <w:tcPr>
            <w:tcW w:w="1452" w:type="dxa"/>
            <w:shd w:val="clear" w:color="auto" w:fill="000000" w:themeFill="text1"/>
          </w:tcPr>
          <w:p w:rsidR="00567206" w:rsidRPr="00942B06" w:rsidRDefault="00567206" w:rsidP="00EB0289">
            <w:r w:rsidRPr="00942B06">
              <w:t xml:space="preserve">Significant ANOVA* </w:t>
            </w:r>
            <w:r w:rsidR="003145AA" w:rsidRPr="00942B06">
              <w:t>p-value</w:t>
            </w:r>
          </w:p>
        </w:tc>
        <w:tc>
          <w:tcPr>
            <w:tcW w:w="4932" w:type="dxa"/>
            <w:shd w:val="clear" w:color="auto" w:fill="000000" w:themeFill="text1"/>
          </w:tcPr>
          <w:p w:rsidR="00567206" w:rsidRPr="00942B06" w:rsidRDefault="00567206" w:rsidP="00EB0289">
            <w:r w:rsidRPr="00942B06">
              <w:t>Comparison of Means*</w:t>
            </w:r>
          </w:p>
        </w:tc>
      </w:tr>
      <w:tr w:rsidR="00567206" w:rsidTr="003145AA">
        <w:tc>
          <w:tcPr>
            <w:tcW w:w="3192" w:type="dxa"/>
          </w:tcPr>
          <w:p w:rsidR="00567206" w:rsidRDefault="003145AA" w:rsidP="00EB0289">
            <w:r>
              <w:t>Reaching structures</w:t>
            </w:r>
          </w:p>
        </w:tc>
        <w:tc>
          <w:tcPr>
            <w:tcW w:w="1452" w:type="dxa"/>
          </w:tcPr>
          <w:p w:rsidR="00567206" w:rsidRDefault="003145AA" w:rsidP="00EB0289">
            <w:r>
              <w:t>0.0336</w:t>
            </w:r>
          </w:p>
        </w:tc>
        <w:tc>
          <w:tcPr>
            <w:tcW w:w="4932" w:type="dxa"/>
          </w:tcPr>
          <w:p w:rsidR="00567206" w:rsidRDefault="003145AA" w:rsidP="00EB0289">
            <w:r>
              <w:t xml:space="preserve">Degree of need: </w:t>
            </w:r>
          </w:p>
          <w:p w:rsidR="003145AA" w:rsidRDefault="003145AA" w:rsidP="00EB0289">
            <w:r>
              <w:t>More than 90% &gt; Up to 50%, p-value = 0.0</w:t>
            </w:r>
            <w:ins w:id="110" w:author="Arushri Swarup" w:date="2017-08-02T15:16:00Z">
              <w:r w:rsidR="00772B90">
                <w:t>079</w:t>
              </w:r>
            </w:ins>
            <w:del w:id="111" w:author="Arushri Swarup" w:date="2017-08-02T15:16:00Z">
              <w:r w:rsidDel="00772B90">
                <w:delText>120</w:delText>
              </w:r>
            </w:del>
          </w:p>
          <w:p w:rsidR="003145AA" w:rsidRDefault="003145AA" w:rsidP="00EB0289">
            <w:r>
              <w:t>50%-90% &gt; Up to 50%, p-value = 0.0</w:t>
            </w:r>
            <w:ins w:id="112" w:author="Arushri Swarup" w:date="2017-08-02T15:16:00Z">
              <w:r w:rsidR="00772B90">
                <w:t>092</w:t>
              </w:r>
            </w:ins>
            <w:del w:id="113" w:author="Arushri Swarup" w:date="2017-08-02T15:16:00Z">
              <w:r w:rsidDel="00772B90">
                <w:delText>170</w:delText>
              </w:r>
            </w:del>
          </w:p>
        </w:tc>
      </w:tr>
      <w:tr w:rsidR="00567206" w:rsidTr="003145AA">
        <w:tc>
          <w:tcPr>
            <w:tcW w:w="3192" w:type="dxa"/>
          </w:tcPr>
          <w:p w:rsidR="00567206" w:rsidRDefault="003145AA" w:rsidP="00EB0289">
            <w:r>
              <w:t>Positioning a graft</w:t>
            </w:r>
          </w:p>
        </w:tc>
        <w:tc>
          <w:tcPr>
            <w:tcW w:w="1452" w:type="dxa"/>
          </w:tcPr>
          <w:p w:rsidR="00567206" w:rsidRDefault="003145AA" w:rsidP="00EB0289">
            <w:r>
              <w:t>0.0064</w:t>
            </w:r>
          </w:p>
        </w:tc>
        <w:tc>
          <w:tcPr>
            <w:tcW w:w="4932" w:type="dxa"/>
          </w:tcPr>
          <w:p w:rsidR="00567206" w:rsidRDefault="003D2BD1" w:rsidP="00EB0289">
            <w:r>
              <w:t>More than 90% &gt; Up to 50%, p-value = 0.000</w:t>
            </w:r>
            <w:ins w:id="114" w:author="Arushri Swarup" w:date="2017-08-02T15:18:00Z">
              <w:r w:rsidR="00E83F00">
                <w:t>7</w:t>
              </w:r>
            </w:ins>
            <w:del w:id="115" w:author="Arushri Swarup" w:date="2017-08-02T15:18:00Z">
              <w:r w:rsidDel="00E83F00">
                <w:delText>8</w:delText>
              </w:r>
            </w:del>
          </w:p>
          <w:p w:rsidR="003D2BD1" w:rsidRDefault="003D2BD1" w:rsidP="00EB0289">
            <w:r>
              <w:t>More than 90% &gt; 0, p-value = 0.03</w:t>
            </w:r>
            <w:ins w:id="116" w:author="Arushri Swarup" w:date="2017-08-02T15:18:00Z">
              <w:r w:rsidR="00E83F00">
                <w:t>81</w:t>
              </w:r>
            </w:ins>
            <w:del w:id="117" w:author="Arushri Swarup" w:date="2017-08-02T15:18:00Z">
              <w:r w:rsidDel="00E83F00">
                <w:delText>28</w:delText>
              </w:r>
            </w:del>
          </w:p>
          <w:p w:rsidR="003D2BD1" w:rsidRDefault="00E83F00" w:rsidP="00E83F00">
            <w:ins w:id="118" w:author="Arushri Swarup" w:date="2017-08-02T15:18:00Z">
              <w:r>
                <w:t>More than 90%</w:t>
              </w:r>
            </w:ins>
            <w:del w:id="119" w:author="Arushri Swarup" w:date="2017-08-02T15:18:00Z">
              <w:r w:rsidR="003D2BD1" w:rsidDel="00E83F00">
                <w:delText xml:space="preserve">50%-90% </w:delText>
              </w:r>
            </w:del>
            <w:r w:rsidR="003D2BD1">
              <w:t xml:space="preserve">&gt; </w:t>
            </w:r>
            <w:del w:id="120" w:author="Arushri Swarup" w:date="2017-08-02T15:18:00Z">
              <w:r w:rsidR="003D2BD1" w:rsidDel="00E83F00">
                <w:delText xml:space="preserve">Up to </w:delText>
              </w:r>
            </w:del>
            <w:r w:rsidR="003D2BD1">
              <w:t>50%</w:t>
            </w:r>
            <w:ins w:id="121" w:author="Arushri Swarup" w:date="2017-08-02T15:18:00Z">
              <w:r>
                <w:t>-90%</w:t>
              </w:r>
            </w:ins>
            <w:r w:rsidR="003D2BD1">
              <w:t>, p-value = 0.0</w:t>
            </w:r>
            <w:ins w:id="122" w:author="Arushri Swarup" w:date="2017-08-02T15:18:00Z">
              <w:r>
                <w:t>359</w:t>
              </w:r>
            </w:ins>
            <w:del w:id="123" w:author="Arushri Swarup" w:date="2017-08-02T15:18:00Z">
              <w:r w:rsidR="003D2BD1" w:rsidDel="00E83F00">
                <w:delText>415</w:delText>
              </w:r>
            </w:del>
          </w:p>
        </w:tc>
      </w:tr>
      <w:tr w:rsidR="00567206" w:rsidTr="003145AA">
        <w:tc>
          <w:tcPr>
            <w:tcW w:w="3192" w:type="dxa"/>
          </w:tcPr>
          <w:p w:rsidR="00567206" w:rsidRDefault="003145AA" w:rsidP="00EB0289">
            <w:commentRangeStart w:id="124"/>
            <w:del w:id="125" w:author="Arushri Swarup" w:date="2017-08-02T15:20:00Z">
              <w:r w:rsidDel="00E83F00">
                <w:delText xml:space="preserve">Dissection and removal of cholesteatoma </w:delText>
              </w:r>
            </w:del>
          </w:p>
        </w:tc>
        <w:tc>
          <w:tcPr>
            <w:tcW w:w="1452" w:type="dxa"/>
          </w:tcPr>
          <w:p w:rsidR="00567206" w:rsidRDefault="003145AA" w:rsidP="00EB0289">
            <w:del w:id="126" w:author="Arushri Swarup" w:date="2017-08-02T15:20:00Z">
              <w:r w:rsidDel="00E83F00">
                <w:delText>0.0463</w:delText>
              </w:r>
            </w:del>
          </w:p>
        </w:tc>
        <w:tc>
          <w:tcPr>
            <w:tcW w:w="4932" w:type="dxa"/>
          </w:tcPr>
          <w:p w:rsidR="00567206" w:rsidDel="00E83F00" w:rsidRDefault="003D2BD1" w:rsidP="00EB0289">
            <w:pPr>
              <w:rPr>
                <w:del w:id="127" w:author="Arushri Swarup" w:date="2017-08-02T15:20:00Z"/>
              </w:rPr>
            </w:pPr>
            <w:del w:id="128" w:author="Arushri Swarup" w:date="2017-08-02T15:20:00Z">
              <w:r w:rsidDel="00E83F00">
                <w:delText>50%-90% &gt; 0, p-value = 0.0173</w:delText>
              </w:r>
            </w:del>
          </w:p>
          <w:p w:rsidR="003D2BD1" w:rsidRDefault="003D2BD1" w:rsidP="00EB0289">
            <w:del w:id="129" w:author="Arushri Swarup" w:date="2017-08-02T15:20:00Z">
              <w:r w:rsidDel="00E83F00">
                <w:delText>More than 90% &gt; 0, p-value = 0.0329</w:delText>
              </w:r>
            </w:del>
            <w:commentRangeEnd w:id="124"/>
            <w:r w:rsidR="00E83F00">
              <w:rPr>
                <w:rStyle w:val="CommentReference"/>
              </w:rPr>
              <w:commentReference w:id="124"/>
            </w:r>
          </w:p>
        </w:tc>
      </w:tr>
    </w:tbl>
    <w:p w:rsidR="00426049" w:rsidRDefault="00567206" w:rsidP="00EB0289">
      <w:r>
        <w:t>*</w:t>
      </w:r>
      <w:ins w:id="130" w:author="Arushri Swarup" w:date="2017-08-02T15:21:00Z">
        <w:r w:rsidR="00E83F00">
          <w:t xml:space="preserve">oneway </w:t>
        </w:r>
      </w:ins>
      <w:r>
        <w:t xml:space="preserve">ANOVA </w:t>
      </w:r>
      <w:ins w:id="131" w:author="Arushri Swarup" w:date="2017-08-02T15:21:00Z">
        <w:r w:rsidR="00E83F00">
          <w:t xml:space="preserve">or the Kruskal Wallis test </w:t>
        </w:r>
      </w:ins>
      <w:r>
        <w:t>was performed</w:t>
      </w:r>
      <w:r w:rsidR="00997A73">
        <w:t xml:space="preserve"> and the p-value was calculated using the F-statistic,</w:t>
      </w:r>
      <w:r>
        <w:t xml:space="preserve"> and comparison of the means was calculated by comparing each pair </w:t>
      </w:r>
      <w:commentRangeStart w:id="132"/>
      <w:r>
        <w:t xml:space="preserve">using a one tailed </w:t>
      </w:r>
      <w:commentRangeEnd w:id="132"/>
      <w:r>
        <w:rPr>
          <w:rStyle w:val="CommentReference"/>
        </w:rPr>
        <w:commentReference w:id="132"/>
      </w:r>
      <w:r>
        <w:t xml:space="preserve">Student’s t test, </w:t>
      </w:r>
      <w:r>
        <w:sym w:font="Symbol" w:char="F061"/>
      </w:r>
      <w:r>
        <w:t xml:space="preserve"> = 0.05. </w:t>
      </w:r>
    </w:p>
    <w:p w:rsidR="00997A73" w:rsidRDefault="00997A73" w:rsidP="00EB0289"/>
    <w:p w:rsidR="007C6150" w:rsidRDefault="007C6150" w:rsidP="00EB0289">
      <w:r w:rsidRPr="007C6150">
        <w:rPr>
          <w:noProof/>
          <w:lang w:val="en-CA" w:eastAsia="en-CA"/>
        </w:rPr>
        <w:drawing>
          <wp:inline distT="0" distB="0" distL="0" distR="0">
            <wp:extent cx="4773288" cy="4101152"/>
            <wp:effectExtent l="19050" t="0" r="8262"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4775539" cy="4103086"/>
                    </a:xfrm>
                    <a:prstGeom prst="rect">
                      <a:avLst/>
                    </a:prstGeom>
                  </pic:spPr>
                </pic:pic>
              </a:graphicData>
            </a:graphic>
          </wp:inline>
        </w:drawing>
      </w:r>
    </w:p>
    <w:p w:rsidR="007C6150" w:rsidRDefault="007C6150" w:rsidP="00EB0289">
      <w:r>
        <w:lastRenderedPageBreak/>
        <w:t xml:space="preserve">According to a one-tailed t-test with </w:t>
      </w:r>
      <w:r>
        <w:sym w:font="Symbol" w:char="F061"/>
      </w:r>
      <w:r>
        <w:t xml:space="preserve"> = 0.05, respondents who perform 50%-90% and more than 90% of TEES reported significantly greater need of dissection and removal of cholesteatoma than those who perform 0% of TEES, p=0.0173 and 0.0329, respectively. </w:t>
      </w:r>
    </w:p>
    <w:p w:rsidR="007C6150" w:rsidRPr="00426049" w:rsidRDefault="007C6150" w:rsidP="00EB0289"/>
    <w:p w:rsidR="00FD4284" w:rsidRPr="00FD4284" w:rsidRDefault="00FD4284" w:rsidP="00EB0289">
      <w:pPr>
        <w:pStyle w:val="Heading3"/>
      </w:pPr>
      <w:r>
        <w:t xml:space="preserve">Effect of using a specialized TEES instrument set on </w:t>
      </w:r>
      <w:del w:id="133" w:author="Arushri Swarup" w:date="2017-08-01T17:58:00Z">
        <w:r w:rsidDel="009A190E">
          <w:delText>difficulties</w:delText>
        </w:r>
      </w:del>
      <w:ins w:id="134" w:author="Arushri Swarup" w:date="2017-08-01T17:59:00Z">
        <w:r w:rsidR="009A190E">
          <w:t xml:space="preserve"> TEES</w:t>
        </w:r>
      </w:ins>
      <w:del w:id="135" w:author="Arushri Swarup" w:date="2017-08-01T17:58:00Z">
        <w:r w:rsidDel="009A190E">
          <w:delText xml:space="preserve"> </w:delText>
        </w:r>
      </w:del>
      <w:ins w:id="136" w:author="Arushri Swarup" w:date="2017-08-01T17:58:00Z">
        <w:r w:rsidR="009A190E">
          <w:t xml:space="preserve">challenges </w:t>
        </w:r>
      </w:ins>
      <w:r>
        <w:t xml:space="preserve">experienced: </w:t>
      </w:r>
    </w:p>
    <w:p w:rsidR="00933020" w:rsidRDefault="00B5360D" w:rsidP="00EB0289">
      <w:commentRangeStart w:id="137"/>
      <w:r>
        <w:t xml:space="preserve">The effect of using a specialized TEES instrument set on reported need was tested using a </w:t>
      </w:r>
      <w:commentRangeStart w:id="138"/>
      <w:commentRangeStart w:id="139"/>
      <w:r w:rsidR="00B52404" w:rsidRPr="00B52404">
        <w:rPr>
          <w:highlight w:val="yellow"/>
        </w:rPr>
        <w:t xml:space="preserve">one tailed t-test </w:t>
      </w:r>
      <w:commentRangeEnd w:id="138"/>
      <w:r w:rsidR="00B52404" w:rsidRPr="00B52404">
        <w:rPr>
          <w:rStyle w:val="CommentReference"/>
        </w:rPr>
        <w:commentReference w:id="138"/>
      </w:r>
      <w:commentRangeEnd w:id="139"/>
      <w:r w:rsidR="003E21FE">
        <w:rPr>
          <w:rStyle w:val="CommentReference"/>
        </w:rPr>
        <w:commentReference w:id="139"/>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commentRangeEnd w:id="137"/>
      <w:r w:rsidR="003C1CD3">
        <w:rPr>
          <w:rStyle w:val="CommentReference"/>
        </w:rPr>
        <w:commentReference w:id="137"/>
      </w:r>
    </w:p>
    <w:p w:rsidR="00AE0867" w:rsidRDefault="00AE0867" w:rsidP="00EB0289">
      <w:r w:rsidRPr="00AE0867">
        <w:rPr>
          <w:noProof/>
          <w:lang w:val="en-CA" w:eastAsia="en-CA"/>
        </w:rPr>
        <w:drawing>
          <wp:inline distT="0" distB="0" distL="0" distR="0">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3110413" cy="2627235"/>
                    </a:xfrm>
                    <a:prstGeom prst="rect">
                      <a:avLst/>
                    </a:prstGeom>
                  </pic:spPr>
                </pic:pic>
              </a:graphicData>
            </a:graphic>
          </wp:inline>
        </w:drawing>
      </w:r>
    </w:p>
    <w:p w:rsidR="00AE0867" w:rsidRDefault="00AE0867" w:rsidP="00EB0289">
      <w:pPr>
        <w:pStyle w:val="ListParagraph"/>
      </w:pPr>
    </w:p>
    <w:p w:rsidR="00F56777" w:rsidRDefault="00F56777" w:rsidP="00EB0289"/>
    <w:p w:rsidR="00833647" w:rsidRDefault="00833647" w:rsidP="00EB0289">
      <w:pPr>
        <w:pStyle w:val="Heading3"/>
      </w:pPr>
      <w:r>
        <w:t xml:space="preserve">Qualitative Results: </w:t>
      </w:r>
    </w:p>
    <w:p w:rsidR="00833647" w:rsidRDefault="00833647" w:rsidP="00EB0289">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415610" w:rsidTr="006D67B8">
        <w:trPr>
          <w:trHeight w:val="227"/>
        </w:trPr>
        <w:tc>
          <w:tcPr>
            <w:tcW w:w="1701" w:type="dxa"/>
            <w:shd w:val="clear" w:color="auto" w:fill="000000" w:themeFill="text1"/>
          </w:tcPr>
          <w:p w:rsidR="004F2557" w:rsidRPr="00415610" w:rsidRDefault="004F2557" w:rsidP="00EB0289">
            <w:pPr>
              <w:rPr>
                <w:sz w:val="16"/>
              </w:rPr>
            </w:pPr>
            <w:r w:rsidRPr="00415610">
              <w:rPr>
                <w:sz w:val="16"/>
              </w:rPr>
              <w:t>Endoscope</w:t>
            </w:r>
          </w:p>
        </w:tc>
        <w:tc>
          <w:tcPr>
            <w:tcW w:w="8647" w:type="dxa"/>
            <w:gridSpan w:val="5"/>
            <w:shd w:val="clear" w:color="auto" w:fill="000000" w:themeFill="text1"/>
          </w:tcPr>
          <w:p w:rsidR="004F2557" w:rsidRPr="00415610" w:rsidRDefault="004F2557" w:rsidP="00EB0289">
            <w:pPr>
              <w:rPr>
                <w:sz w:val="16"/>
              </w:rPr>
            </w:pPr>
            <w:r w:rsidRPr="00415610">
              <w:rPr>
                <w:sz w:val="16"/>
              </w:rPr>
              <w:t>Instrument</w:t>
            </w:r>
          </w:p>
        </w:tc>
      </w:tr>
      <w:tr w:rsidR="004F2557" w:rsidRPr="00415610" w:rsidTr="006D67B8">
        <w:tc>
          <w:tcPr>
            <w:tcW w:w="1701" w:type="dxa"/>
            <w:shd w:val="clear" w:color="auto" w:fill="BFBFBF" w:themeFill="background1" w:themeFillShade="BF"/>
          </w:tcPr>
          <w:p w:rsidR="004F2557" w:rsidRPr="00415610" w:rsidRDefault="004F2557" w:rsidP="00EB0289">
            <w:pPr>
              <w:rPr>
                <w:sz w:val="16"/>
              </w:rPr>
            </w:pPr>
          </w:p>
        </w:tc>
        <w:tc>
          <w:tcPr>
            <w:tcW w:w="2410" w:type="dxa"/>
            <w:shd w:val="clear" w:color="auto" w:fill="BFBFBF" w:themeFill="background1" w:themeFillShade="BF"/>
          </w:tcPr>
          <w:p w:rsidR="004F2557" w:rsidRPr="00415610" w:rsidRDefault="004F2557" w:rsidP="00EB0289">
            <w:pPr>
              <w:rPr>
                <w:sz w:val="16"/>
              </w:rPr>
            </w:pPr>
            <w:r w:rsidRPr="00415610">
              <w:rPr>
                <w:sz w:val="16"/>
              </w:rPr>
              <w:t>Suction</w:t>
            </w:r>
          </w:p>
        </w:tc>
        <w:tc>
          <w:tcPr>
            <w:tcW w:w="2020" w:type="dxa"/>
            <w:shd w:val="clear" w:color="auto" w:fill="BFBFBF" w:themeFill="background1" w:themeFillShade="BF"/>
          </w:tcPr>
          <w:p w:rsidR="004F2557" w:rsidRPr="00415610" w:rsidRDefault="004F2557" w:rsidP="00EB0289">
            <w:pPr>
              <w:rPr>
                <w:sz w:val="16"/>
              </w:rPr>
            </w:pPr>
            <w:r w:rsidRPr="00415610">
              <w:rPr>
                <w:sz w:val="16"/>
              </w:rPr>
              <w:t>Cutting Bone</w:t>
            </w:r>
          </w:p>
        </w:tc>
        <w:tc>
          <w:tcPr>
            <w:tcW w:w="1697" w:type="dxa"/>
            <w:shd w:val="clear" w:color="auto" w:fill="BFBFBF" w:themeFill="background1" w:themeFillShade="BF"/>
          </w:tcPr>
          <w:p w:rsidR="004F2557" w:rsidRPr="00415610" w:rsidRDefault="004F2557" w:rsidP="00EB0289">
            <w:pPr>
              <w:rPr>
                <w:sz w:val="16"/>
              </w:rPr>
            </w:pPr>
            <w:r w:rsidRPr="00415610">
              <w:rPr>
                <w:sz w:val="16"/>
              </w:rPr>
              <w:t>Reaching areas</w:t>
            </w:r>
          </w:p>
        </w:tc>
        <w:tc>
          <w:tcPr>
            <w:tcW w:w="1455" w:type="dxa"/>
            <w:shd w:val="clear" w:color="auto" w:fill="BFBFBF" w:themeFill="background1" w:themeFillShade="BF"/>
          </w:tcPr>
          <w:p w:rsidR="004F2557" w:rsidRPr="00415610" w:rsidRDefault="004F2557" w:rsidP="00EB0289">
            <w:pPr>
              <w:rPr>
                <w:sz w:val="16"/>
              </w:rPr>
            </w:pPr>
          </w:p>
        </w:tc>
        <w:tc>
          <w:tcPr>
            <w:tcW w:w="1065" w:type="dxa"/>
            <w:shd w:val="clear" w:color="auto" w:fill="BFBFBF" w:themeFill="background1" w:themeFillShade="BF"/>
          </w:tcPr>
          <w:p w:rsidR="004F2557" w:rsidRPr="00415610" w:rsidRDefault="004F2557" w:rsidP="00EB0289">
            <w:pPr>
              <w:rPr>
                <w:sz w:val="16"/>
              </w:rPr>
            </w:pPr>
            <w:r w:rsidRPr="00415610">
              <w:rPr>
                <w:sz w:val="16"/>
              </w:rPr>
              <w:t>cutting</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lexible</w:t>
            </w:r>
          </w:p>
        </w:tc>
        <w:tc>
          <w:tcPr>
            <w:tcW w:w="2410" w:type="dxa"/>
          </w:tcPr>
          <w:p w:rsidR="004F2557" w:rsidRPr="00415610" w:rsidRDefault="004F2557" w:rsidP="00EB0289">
            <w:pPr>
              <w:rPr>
                <w:sz w:val="16"/>
              </w:rPr>
            </w:pPr>
            <w:r w:rsidRPr="00415610">
              <w:rPr>
                <w:sz w:val="16"/>
                <w:lang w:val="en-CA" w:eastAsia="en-CA"/>
              </w:rPr>
              <w:t>suction elevators to control amount of suction</w:t>
            </w:r>
          </w:p>
        </w:tc>
        <w:tc>
          <w:tcPr>
            <w:tcW w:w="2020" w:type="dxa"/>
          </w:tcPr>
          <w:p w:rsidR="004F2557" w:rsidRPr="00415610" w:rsidRDefault="004F2557" w:rsidP="00EB0289">
            <w:pPr>
              <w:rPr>
                <w:sz w:val="16"/>
              </w:rPr>
            </w:pPr>
            <w:r w:rsidRPr="00415610">
              <w:rPr>
                <w:sz w:val="16"/>
                <w:lang w:val="en-CA" w:eastAsia="en-CA"/>
              </w:rPr>
              <w:t>single handed drilling - irrigation and suction at the same time</w:t>
            </w:r>
          </w:p>
        </w:tc>
        <w:tc>
          <w:tcPr>
            <w:tcW w:w="1697" w:type="dxa"/>
          </w:tcPr>
          <w:p w:rsidR="004F2557" w:rsidRPr="00415610" w:rsidRDefault="004F2557" w:rsidP="00EB0289">
            <w:pPr>
              <w:rPr>
                <w:sz w:val="16"/>
              </w:rPr>
            </w:pPr>
            <w:r w:rsidRPr="00415610">
              <w:rPr>
                <w:sz w:val="16"/>
              </w:rPr>
              <w:t>Reach disease in the mastoid through the canal (retractible)</w:t>
            </w:r>
          </w:p>
        </w:tc>
        <w:tc>
          <w:tcPr>
            <w:tcW w:w="1455" w:type="dxa"/>
          </w:tcPr>
          <w:p w:rsidR="004F2557" w:rsidRPr="00415610" w:rsidRDefault="004F2557" w:rsidP="00EB0289">
            <w:pPr>
              <w:rPr>
                <w:sz w:val="16"/>
              </w:rPr>
            </w:pPr>
            <w:r w:rsidRPr="00415610">
              <w:rPr>
                <w:sz w:val="16"/>
                <w:lang w:val="en-CA" w:eastAsia="en-CA"/>
              </w:rPr>
              <w:t>angled shaft to keep hands from bumping into each other</w:t>
            </w:r>
          </w:p>
        </w:tc>
        <w:tc>
          <w:tcPr>
            <w:tcW w:w="1065" w:type="dxa"/>
          </w:tcPr>
          <w:p w:rsidR="004F2557" w:rsidRPr="00415610" w:rsidRDefault="004F2557" w:rsidP="00EB0289">
            <w:pPr>
              <w:rPr>
                <w:sz w:val="16"/>
                <w:lang w:val="en-CA" w:eastAsia="en-CA"/>
              </w:rPr>
            </w:pPr>
            <w:r w:rsidRPr="00415610">
              <w:rPr>
                <w:sz w:val="16"/>
                <w:lang w:val="en-CA" w:eastAsia="en-CA"/>
              </w:rPr>
              <w:t>Curved round knife for better incision of the skin in first step of any middle ear surgery</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Endoscope holder to facilitate 2-handed surgery</w:t>
            </w:r>
          </w:p>
        </w:tc>
        <w:tc>
          <w:tcPr>
            <w:tcW w:w="2410" w:type="dxa"/>
          </w:tcPr>
          <w:p w:rsidR="004F2557" w:rsidRPr="00415610" w:rsidRDefault="004F2557" w:rsidP="00EB0289">
            <w:pPr>
              <w:rPr>
                <w:sz w:val="16"/>
              </w:rPr>
            </w:pPr>
            <w:r w:rsidRPr="00415610">
              <w:rPr>
                <w:sz w:val="16"/>
                <w:lang w:val="en-CA" w:eastAsia="en-CA"/>
              </w:rPr>
              <w:t>bipolar with suction</w:t>
            </w:r>
          </w:p>
        </w:tc>
        <w:tc>
          <w:tcPr>
            <w:tcW w:w="2020" w:type="dxa"/>
          </w:tcPr>
          <w:p w:rsidR="004F2557" w:rsidRPr="00415610" w:rsidRDefault="004F2557" w:rsidP="00EB0289">
            <w:pPr>
              <w:rPr>
                <w:sz w:val="16"/>
              </w:rPr>
            </w:pPr>
            <w:r w:rsidRPr="00415610">
              <w:rPr>
                <w:sz w:val="16"/>
                <w:lang w:val="en-CA" w:eastAsia="en-CA"/>
              </w:rPr>
              <w:t>Bone cutting – piezoelectric</w:t>
            </w:r>
          </w:p>
        </w:tc>
        <w:tc>
          <w:tcPr>
            <w:tcW w:w="1697" w:type="dxa"/>
          </w:tcPr>
          <w:p w:rsidR="004F2557" w:rsidRPr="00415610" w:rsidRDefault="004F2557" w:rsidP="00EB0289">
            <w:pPr>
              <w:rPr>
                <w:sz w:val="16"/>
              </w:rPr>
            </w:pPr>
            <w:r w:rsidRPr="00415610">
              <w:rPr>
                <w:sz w:val="16"/>
                <w:lang w:val="en-CA" w:eastAsia="en-CA"/>
              </w:rPr>
              <w:t>Bent and longer instruments to reach supratubal recess or deep sinus tympani</w:t>
            </w:r>
          </w:p>
        </w:tc>
        <w:tc>
          <w:tcPr>
            <w:tcW w:w="1455" w:type="dxa"/>
          </w:tcPr>
          <w:p w:rsidR="004F2557" w:rsidRPr="00415610" w:rsidRDefault="004F2557" w:rsidP="00EB0289">
            <w:pPr>
              <w:rPr>
                <w:sz w:val="16"/>
              </w:rPr>
            </w:pPr>
            <w:r w:rsidRPr="00415610">
              <w:rPr>
                <w:sz w:val="16"/>
                <w:lang w:val="en-CA" w:eastAsia="en-CA"/>
              </w:rPr>
              <w:t>Remove vascular lesions without causing bleeding</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Continuously cleaning lens</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disposable curved and angled suckers</w:t>
            </w:r>
          </w:p>
        </w:tc>
        <w:tc>
          <w:tcPr>
            <w:tcW w:w="2020" w:type="dxa"/>
          </w:tcPr>
          <w:p w:rsidR="004F2557" w:rsidRPr="00415610" w:rsidRDefault="004F2557" w:rsidP="00EB0289">
            <w:pPr>
              <w:rPr>
                <w:sz w:val="16"/>
              </w:rPr>
            </w:pPr>
            <w:r w:rsidRPr="00415610">
              <w:rPr>
                <w:sz w:val="16"/>
                <w:lang w:val="en-CA" w:eastAsia="en-CA"/>
              </w:rPr>
              <w:t>Piezoelectric drill is quite useful</w:t>
            </w:r>
          </w:p>
        </w:tc>
        <w:tc>
          <w:tcPr>
            <w:tcW w:w="1697" w:type="dxa"/>
          </w:tcPr>
          <w:p w:rsidR="004F2557" w:rsidRPr="00415610" w:rsidRDefault="004F2557" w:rsidP="00EB0289">
            <w:pPr>
              <w:rPr>
                <w:sz w:val="16"/>
              </w:rPr>
            </w:pPr>
            <w:r w:rsidRPr="00415610">
              <w:rPr>
                <w:sz w:val="16"/>
                <w:lang w:val="en-CA" w:eastAsia="en-CA"/>
              </w:rPr>
              <w:t>Instruments with working angles that can be adjusted</w:t>
            </w:r>
          </w:p>
        </w:tc>
        <w:tc>
          <w:tcPr>
            <w:tcW w:w="1455" w:type="dxa"/>
          </w:tcPr>
          <w:p w:rsidR="004F2557" w:rsidRPr="00415610" w:rsidRDefault="004F2557" w:rsidP="00EB0289">
            <w:pPr>
              <w:rPr>
                <w:sz w:val="16"/>
              </w:rPr>
            </w:pPr>
            <w:r w:rsidRPr="00415610">
              <w:rPr>
                <w:sz w:val="16"/>
                <w:lang w:val="en-CA" w:eastAsia="en-CA"/>
              </w:rPr>
              <w:t>Specialized for coagulations</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easible endoscope holder</w:t>
            </w:r>
          </w:p>
        </w:tc>
        <w:tc>
          <w:tcPr>
            <w:tcW w:w="2410" w:type="dxa"/>
          </w:tcPr>
          <w:p w:rsidR="004F2557" w:rsidRPr="00415610" w:rsidRDefault="004F2557" w:rsidP="00EB0289">
            <w:pPr>
              <w:rPr>
                <w:sz w:val="16"/>
              </w:rPr>
            </w:pPr>
            <w:r w:rsidRPr="00415610">
              <w:rPr>
                <w:sz w:val="16"/>
                <w:lang w:val="en-CA" w:eastAsia="en-CA"/>
              </w:rPr>
              <w:t>Suction  + blunt dissector</w:t>
            </w:r>
          </w:p>
        </w:tc>
        <w:tc>
          <w:tcPr>
            <w:tcW w:w="2020" w:type="dxa"/>
          </w:tcPr>
          <w:p w:rsidR="004F2557" w:rsidRPr="00415610" w:rsidRDefault="004F2557" w:rsidP="00EB0289">
            <w:pPr>
              <w:rPr>
                <w:sz w:val="16"/>
              </w:rPr>
            </w:pPr>
            <w:r w:rsidRPr="00415610">
              <w:rPr>
                <w:sz w:val="16"/>
                <w:lang w:val="en-CA" w:eastAsia="en-CA"/>
              </w:rPr>
              <w:t>Drill that can remove bone without obscuring vision</w:t>
            </w:r>
          </w:p>
        </w:tc>
        <w:tc>
          <w:tcPr>
            <w:tcW w:w="1697" w:type="dxa"/>
          </w:tcPr>
          <w:p w:rsidR="004F2557" w:rsidRPr="00415610" w:rsidRDefault="004F2557" w:rsidP="00EB0289">
            <w:pPr>
              <w:rPr>
                <w:sz w:val="16"/>
              </w:rPr>
            </w:pPr>
            <w:r w:rsidRPr="00415610">
              <w:rPr>
                <w:sz w:val="16"/>
                <w:lang w:val="en-CA" w:eastAsia="en-CA"/>
              </w:rPr>
              <w:t>Tool that can reach structures and disease that are visible by the endoscope</w:t>
            </w: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 xml:space="preserve">Flexible joint by storz to fix endoscope to allow bimanual work </w:t>
            </w:r>
            <w:r w:rsidRPr="00415610">
              <w:rPr>
                <w:sz w:val="16"/>
                <w:lang w:val="en-CA" w:eastAsia="en-CA"/>
              </w:rPr>
              <w:lastRenderedPageBreak/>
              <w:t xml:space="preserve">is useful but too thick </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lastRenderedPageBreak/>
              <w:t>Curved suction</w:t>
            </w:r>
          </w:p>
        </w:tc>
        <w:tc>
          <w:tcPr>
            <w:tcW w:w="2020" w:type="dxa"/>
          </w:tcPr>
          <w:p w:rsidR="004F2557" w:rsidRPr="00415610" w:rsidRDefault="004F2557" w:rsidP="00EB0289">
            <w:pPr>
              <w:rPr>
                <w:sz w:val="16"/>
              </w:rPr>
            </w:pPr>
          </w:p>
        </w:tc>
        <w:tc>
          <w:tcPr>
            <w:tcW w:w="1697" w:type="dxa"/>
          </w:tcPr>
          <w:p w:rsidR="004F2557" w:rsidRPr="00415610" w:rsidRDefault="00240277" w:rsidP="00EB0289">
            <w:pPr>
              <w:rPr>
                <w:sz w:val="16"/>
              </w:rPr>
            </w:pPr>
            <w:r w:rsidRPr="00415610">
              <w:rPr>
                <w:sz w:val="16"/>
              </w:rPr>
              <w:t xml:space="preserve">Modify the whirly bird instrument (from Bausch and Lomb) as </w:t>
            </w:r>
            <w:r w:rsidRPr="00415610">
              <w:rPr>
                <w:sz w:val="16"/>
              </w:rPr>
              <w:lastRenderedPageBreak/>
              <w:t>they are too short to dissect cholesteatoma in deep sinus tympani.</w:t>
            </w: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240277" w:rsidP="00EB0289">
            <w:pPr>
              <w:rPr>
                <w:sz w:val="16"/>
                <w:lang w:val="en-CA" w:eastAsia="en-CA"/>
              </w:rPr>
            </w:pPr>
            <w:r w:rsidRPr="00415610">
              <w:rPr>
                <w:sz w:val="16"/>
                <w:lang w:val="en-CA" w:eastAsia="en-CA"/>
              </w:rPr>
              <w:lastRenderedPageBreak/>
              <w:t>Endoscope holder to help the two-handed technique</w:t>
            </w: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Suction with different angles to suction cholesteatomatous matrix at different sites</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Dissection + suction simultaneously</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Improved curved suctions able to reach and aspirate cholesteatoma matrix from attic and sinus tympani (difficult to reach areas) current Storz curved suctions are too flimsy, thin and long</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Suction smoke during laser surgery (separate or or mounted on the laser tip)</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bl>
    <w:p w:rsidR="00736DC5" w:rsidRDefault="004F2557" w:rsidP="00EB0289">
      <w:r>
        <w:t xml:space="preserve">*yellow = both reaching and suction </w:t>
      </w:r>
    </w:p>
    <w:p w:rsidR="009C0B4A" w:rsidRPr="00E86552" w:rsidRDefault="009C0B4A" w:rsidP="00EB0289">
      <w:pPr>
        <w:rPr>
          <w:lang w:val="en-CA"/>
        </w:rPr>
      </w:pPr>
      <w:r>
        <w:rPr>
          <w:lang w:val="en-CA"/>
        </w:rPr>
        <w:t xml:space="preserve">From the comments regarding instrumentation to facilitate TEES, nine out of seventeen responses described an instrument that combines suction with another functionality, such as dissection, cautery and reach via shaft shape. Nine out of seventeen comments described an instrument that could reach areas better and four out of seventeen comments mentioned a tool that combined reach and suction. Four out of seventeen comments described an instrument to hold the endoscope and four comments described an instrument that could drill bone while combining irrigation and suction or with better visualization. </w:t>
      </w:r>
    </w:p>
    <w:p w:rsidR="00833647" w:rsidRDefault="00833647" w:rsidP="00EB0289"/>
    <w:p w:rsidR="00833647" w:rsidRDefault="00833647" w:rsidP="00EB0289"/>
    <w:p w:rsidR="00490FD1" w:rsidRDefault="00015BCD" w:rsidP="00EB0289">
      <w:pPr>
        <w:pStyle w:val="Heading2"/>
      </w:pPr>
      <w:r>
        <w:t xml:space="preserve">Discussion: </w:t>
      </w:r>
    </w:p>
    <w:p w:rsidR="00E326E5" w:rsidRDefault="00E326E5" w:rsidP="00EB0289">
      <w:pPr>
        <w:rPr>
          <w:lang w:val="en-CA"/>
        </w:rPr>
      </w:pPr>
      <w:r>
        <w:t xml:space="preserve">We have conducted a cross-sectional mixed-methods survey to identify, </w:t>
      </w:r>
      <w:r w:rsidR="00235968">
        <w:rPr>
          <w:i/>
        </w:rPr>
        <w:t>quantify</w:t>
      </w:r>
      <w:r>
        <w:t xml:space="preserve"> and describe the </w:t>
      </w:r>
      <w:del w:id="140" w:author="Arushri Swarup" w:date="2017-08-01T17:59:00Z">
        <w:r w:rsidDel="009A190E">
          <w:delText xml:space="preserve">difficulties </w:delText>
        </w:r>
      </w:del>
      <w:ins w:id="141" w:author="Arushri Swarup" w:date="2017-08-01T17:59:00Z">
        <w:r w:rsidR="009A190E">
          <w:t xml:space="preserve">challenges </w:t>
        </w:r>
      </w:ins>
      <w:r>
        <w:t>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r w:rsidRPr="00B55125">
        <w:rPr>
          <w:lang w:val="en-CA"/>
        </w:rPr>
        <w:t xml:space="preserve">ossicular reconstruction surgeries and they find the following factors difficult about TEES: single-handed surgery, efficiency/operative time, technical difficulty, cost, managing bleeding </w:t>
      </w:r>
      <w:r w:rsidR="001B7295"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sidRPr="00B55125">
        <w:rPr>
          <w:lang w:val="en-CA"/>
        </w:rPr>
        <w:fldChar w:fldCharType="separate"/>
      </w:r>
      <w:r w:rsidRPr="00866A1C">
        <w:rPr>
          <w:noProof/>
          <w:lang w:val="en-CA"/>
        </w:rPr>
        <w:t>[6]</w:t>
      </w:r>
      <w:r w:rsidR="001B729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del w:id="142" w:author="Arushri Swarup" w:date="2017-08-01T17:59:00Z">
        <w:r w:rsidRPr="00B55125" w:rsidDel="009A190E">
          <w:rPr>
            <w:lang w:val="en-CA"/>
          </w:rPr>
          <w:delText xml:space="preserve">difficulties </w:delText>
        </w:r>
      </w:del>
      <w:ins w:id="143" w:author="Arushri Swarup" w:date="2017-08-01T17:59:00Z">
        <w:r w:rsidR="009A190E">
          <w:rPr>
            <w:lang w:val="en-CA"/>
          </w:rPr>
          <w:t>challenges</w:t>
        </w:r>
        <w:r w:rsidR="009A190E" w:rsidRPr="00B55125">
          <w:rPr>
            <w:lang w:val="en-CA"/>
          </w:rPr>
          <w:t xml:space="preserve"> </w:t>
        </w:r>
      </w:ins>
      <w:r w:rsidRPr="00B55125">
        <w:rPr>
          <w:lang w:val="en-CA"/>
        </w:rPr>
        <w:t xml:space="preserve">during surgery </w:t>
      </w:r>
      <w:r>
        <w:rPr>
          <w:lang w:val="en-CA"/>
        </w:rPr>
        <w:t xml:space="preserve">and whether </w:t>
      </w:r>
      <w:del w:id="144" w:author="Arushri Swarup" w:date="2017-08-01T17:59:00Z">
        <w:r w:rsidDel="009A190E">
          <w:rPr>
            <w:lang w:val="en-CA"/>
          </w:rPr>
          <w:delText xml:space="preserve">these </w:delText>
        </w:r>
      </w:del>
      <w:ins w:id="145" w:author="Arushri Swarup" w:date="2017-08-01T17:59:00Z">
        <w:r w:rsidR="009A190E">
          <w:rPr>
            <w:lang w:val="en-CA"/>
          </w:rPr>
          <w:t>they</w:t>
        </w:r>
      </w:ins>
      <w:del w:id="146" w:author="Arushri Swarup" w:date="2017-08-01T17:59:00Z">
        <w:r w:rsidDel="009A190E">
          <w:rPr>
            <w:lang w:val="en-CA"/>
          </w:rPr>
          <w:delText xml:space="preserve">difficulties </w:delText>
        </w:r>
      </w:del>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commentRangeStart w:id="147"/>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147"/>
      <w:r w:rsidR="00235968">
        <w:rPr>
          <w:rStyle w:val="CommentReference"/>
        </w:rPr>
        <w:commentReference w:id="147"/>
      </w:r>
      <w:r w:rsidR="00951D1E">
        <w:rPr>
          <w:lang w:val="en-CA"/>
        </w:rPr>
        <w:t xml:space="preserve">. This survey included respondents internationally to get a world-wide response on what challenges during TEES require instrumentation. </w:t>
      </w:r>
    </w:p>
    <w:p w:rsidR="0069326C" w:rsidRDefault="0069326C" w:rsidP="00EB0289">
      <w:pPr>
        <w:rPr>
          <w:lang w:val="en-CA"/>
        </w:rPr>
      </w:pPr>
    </w:p>
    <w:p w:rsidR="0069326C" w:rsidRDefault="00415610" w:rsidP="00415610">
      <w:pPr>
        <w:pStyle w:val="Heading3"/>
        <w:rPr>
          <w:lang w:val="en-CA"/>
        </w:rPr>
      </w:pPr>
      <w:r>
        <w:rPr>
          <w:lang w:val="en-CA"/>
        </w:rPr>
        <w:t>Main Findings</w:t>
      </w:r>
    </w:p>
    <w:p w:rsidR="00CA7B96" w:rsidRPr="00CA7B96" w:rsidRDefault="00CA7B96" w:rsidP="00EB0289">
      <w:pPr>
        <w:rPr>
          <w:lang w:val="en-CA"/>
        </w:rPr>
      </w:pPr>
      <w:commentRangeStart w:id="148"/>
      <w:r>
        <w:rPr>
          <w:lang w:val="en-CA"/>
        </w:rPr>
        <w:t xml:space="preserve">Reaching structures visualized by the endoscope and dissection and removal of cholesteatoma were the TEES </w:t>
      </w:r>
      <w:del w:id="149" w:author="Arushri Swarup" w:date="2017-08-01T17:59:00Z">
        <w:r w:rsidDel="009A190E">
          <w:rPr>
            <w:lang w:val="en-CA"/>
          </w:rPr>
          <w:delText xml:space="preserve">difficulties </w:delText>
        </w:r>
      </w:del>
      <w:ins w:id="150" w:author="Arushri Swarup" w:date="2017-08-01T17:59:00Z">
        <w:r w:rsidR="009A190E">
          <w:rPr>
            <w:lang w:val="en-CA"/>
          </w:rPr>
          <w:t xml:space="preserve">challenges </w:t>
        </w:r>
      </w:ins>
      <w:r>
        <w:rPr>
          <w:lang w:val="en-CA"/>
        </w:rPr>
        <w:t xml:space="preserve">that exhibited the greatest need by respondents. More than 50% of the comments by respondents mentioned the need of instruments with suction and to reach structures. </w:t>
      </w:r>
      <w:r w:rsidR="00F340DB">
        <w:rPr>
          <w:lang w:val="en-CA"/>
        </w:rPr>
        <w:t xml:space="preserve">Experience with TEES resulted in a greater need for instruments to facilitate reaching structures, positioning a graft and dissection and removal of cholesteatoma. </w:t>
      </w:r>
      <w:commentRangeEnd w:id="148"/>
      <w:r w:rsidR="00364FE4">
        <w:rPr>
          <w:rStyle w:val="CommentReference"/>
        </w:rPr>
        <w:commentReference w:id="148"/>
      </w:r>
    </w:p>
    <w:p w:rsidR="0069326C" w:rsidRPr="00F420DC" w:rsidRDefault="0069326C" w:rsidP="00EB0289">
      <w:pPr>
        <w:rPr>
          <w:lang w:val="en-CA"/>
        </w:rPr>
      </w:pPr>
    </w:p>
    <w:p w:rsidR="00715121" w:rsidRDefault="004327B4" w:rsidP="00EB0289">
      <w:commentRangeStart w:id="151"/>
      <w:r>
        <w:lastRenderedPageBreak/>
        <w:t>A</w:t>
      </w:r>
      <w:r w:rsidR="003E1D40" w:rsidRPr="00AC1CBF">
        <w:t>nalog visual scale</w:t>
      </w:r>
      <w:r>
        <w:t>s</w:t>
      </w:r>
      <w:r w:rsidR="003E1D40" w:rsidRPr="00AC1CBF">
        <w:t xml:space="preserve"> w</w:t>
      </w:r>
      <w:r>
        <w:t>ere</w:t>
      </w:r>
      <w:r w:rsidR="003E1D40" w:rsidRPr="00AC1CBF">
        <w:t xml:space="preserve"> chosen </w:t>
      </w:r>
      <w:r>
        <w:t xml:space="preserve">over likert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1B7295"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B7295" w:rsidRPr="00AC1CBF">
        <w:fldChar w:fldCharType="separate"/>
      </w:r>
      <w:r w:rsidR="003E1D40" w:rsidRPr="00876325">
        <w:rPr>
          <w:noProof/>
        </w:rPr>
        <w:t>[11]</w:t>
      </w:r>
      <w:r w:rsidR="001B7295" w:rsidRPr="00AC1CBF">
        <w:fldChar w:fldCharType="end"/>
      </w:r>
      <w:r w:rsidR="001B7295"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1B7295" w:rsidRPr="00AC1CBF">
        <w:fldChar w:fldCharType="separate"/>
      </w:r>
      <w:r w:rsidR="003E1D40" w:rsidRPr="00876325">
        <w:rPr>
          <w:noProof/>
        </w:rPr>
        <w:t>[12]</w:t>
      </w:r>
      <w:r w:rsidR="001B7295" w:rsidRPr="00AC1CBF">
        <w:fldChar w:fldCharType="end"/>
      </w:r>
      <w:r w:rsidR="003E1D40" w:rsidRPr="00AC1CBF">
        <w:t xml:space="preserve">. </w:t>
      </w:r>
      <w:commentRangeStart w:id="152"/>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likert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likert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1B7295">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B7295">
        <w:fldChar w:fldCharType="separate"/>
      </w:r>
      <w:r w:rsidR="003E1D40" w:rsidRPr="00876325">
        <w:rPr>
          <w:noProof/>
        </w:rPr>
        <w:t>[11]</w:t>
      </w:r>
      <w:r w:rsidR="001B7295">
        <w:fldChar w:fldCharType="end"/>
      </w:r>
      <w:r w:rsidR="001B7295">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1B7295">
        <w:fldChar w:fldCharType="separate"/>
      </w:r>
      <w:r w:rsidR="003E1D40" w:rsidRPr="00876325">
        <w:rPr>
          <w:noProof/>
        </w:rPr>
        <w:t>[13]</w:t>
      </w:r>
      <w:r w:rsidR="001B7295">
        <w:fldChar w:fldCharType="end"/>
      </w:r>
      <w:r w:rsidR="003E1D40" w:rsidRPr="00AC1CBF">
        <w:t xml:space="preserve">. </w:t>
      </w:r>
      <w:commentRangeEnd w:id="152"/>
      <w:r w:rsidR="00B90E0D">
        <w:rPr>
          <w:rStyle w:val="CommentReference"/>
        </w:rPr>
        <w:commentReference w:id="152"/>
      </w:r>
      <w:commentRangeEnd w:id="151"/>
      <w:r>
        <w:rPr>
          <w:rStyle w:val="CommentReference"/>
        </w:rPr>
        <w:commentReference w:id="151"/>
      </w:r>
    </w:p>
    <w:p w:rsidR="003E1D40" w:rsidRDefault="003E1D40" w:rsidP="00EB0289"/>
    <w:p w:rsidR="00F340DB" w:rsidRDefault="00F340DB" w:rsidP="00EB0289"/>
    <w:p w:rsidR="00415610" w:rsidRDefault="00415610" w:rsidP="00415610">
      <w:pPr>
        <w:rPr>
          <w:lang w:val="en-CA"/>
        </w:rPr>
      </w:pPr>
      <w:r>
        <w:t xml:space="preserve">The following discusses the different </w:t>
      </w:r>
      <w:del w:id="153" w:author="Arushri Swarup" w:date="2017-08-01T17:59:00Z">
        <w:r w:rsidDel="009A190E">
          <w:delText xml:space="preserve">difficulties </w:delText>
        </w:r>
      </w:del>
      <w:ins w:id="154" w:author="Arushri Swarup" w:date="2017-08-01T17:59:00Z">
        <w:r w:rsidR="009A190E">
          <w:t xml:space="preserve">challenges </w:t>
        </w:r>
      </w:ins>
      <w:r>
        <w:t>outlined in the questionnaire.</w:t>
      </w:r>
    </w:p>
    <w:p w:rsidR="00F340DB" w:rsidRPr="003E1D40" w:rsidRDefault="00F340DB" w:rsidP="00EB0289"/>
    <w:p w:rsidR="000B67EC" w:rsidRDefault="008D0425" w:rsidP="00EB0289">
      <w:pPr>
        <w:pStyle w:val="Heading3"/>
        <w:rPr>
          <w:lang w:val="en-CA"/>
        </w:rPr>
      </w:pPr>
      <w:r>
        <w:rPr>
          <w:lang w:val="en-CA"/>
        </w:rPr>
        <w:t>Bleeding c</w:t>
      </w:r>
      <w:r w:rsidR="000B67EC">
        <w:rPr>
          <w:lang w:val="en-CA"/>
        </w:rPr>
        <w:t xml:space="preserve">ontrol </w:t>
      </w:r>
    </w:p>
    <w:p w:rsidR="00E0401A" w:rsidRDefault="00E0401A" w:rsidP="00EB0289"/>
    <w:p w:rsidR="00731421" w:rsidRDefault="00731421" w:rsidP="00EB0289">
      <w:commentRangeStart w:id="155"/>
      <w:r>
        <w:t>-discuss the nature of the challenge</w:t>
      </w:r>
    </w:p>
    <w:p w:rsidR="00E0401A" w:rsidRDefault="00E0401A" w:rsidP="00EB0289">
      <w:r>
        <w:t>-identified this as a challenge</w:t>
      </w:r>
      <w:r w:rsidR="00731421">
        <w:t xml:space="preserve"> (can also cite an excellent paper by le Nobel et al.!!)</w:t>
      </w:r>
    </w:p>
    <w:p w:rsidR="00E0401A" w:rsidRDefault="00E0401A" w:rsidP="00EB0289">
      <w:r>
        <w:t>-compare this to existing literature on the topic</w:t>
      </w:r>
      <w:r w:rsidR="001711A9">
        <w:t xml:space="preserve"> (i.e. did we identify this as being a greater concern? Subgroup analyses?)</w:t>
      </w:r>
    </w:p>
    <w:p w:rsidR="00E0401A" w:rsidRDefault="00E0401A" w:rsidP="00EB0289">
      <w:r>
        <w:t xml:space="preserve">-discuss </w:t>
      </w:r>
      <w:r w:rsidR="00731421">
        <w:t>existing methods managing bleeding</w:t>
      </w:r>
    </w:p>
    <w:p w:rsidR="00731421" w:rsidRDefault="00731421" w:rsidP="00EB0289">
      <w:r>
        <w:t>-discuss potential future ways of managing</w:t>
      </w:r>
    </w:p>
    <w:commentRangeEnd w:id="155"/>
    <w:p w:rsidR="00731421" w:rsidRDefault="00731421" w:rsidP="00EB0289">
      <w:r>
        <w:rPr>
          <w:rStyle w:val="CommentReference"/>
        </w:rPr>
        <w:commentReference w:id="155"/>
      </w:r>
    </w:p>
    <w:p w:rsidR="003744AF" w:rsidRDefault="003744AF" w:rsidP="00EB0289">
      <w:pPr>
        <w:rPr>
          <w:ins w:id="156" w:author="Gavin le Nobel" w:date="2017-07-31T14:35:00Z"/>
          <w:rStyle w:val="normaltextrun"/>
          <w:rFonts w:ascii="Calibri" w:hAnsi="Calibri"/>
          <w:color w:val="000000"/>
          <w:shd w:val="clear" w:color="auto" w:fill="FFFFFF"/>
        </w:rPr>
      </w:pPr>
      <w:ins w:id="157" w:author="Gavin le Nobel" w:date="2017-07-31T14:35:00Z">
        <w:r>
          <w:rPr>
            <w:rStyle w:val="normaltextrun"/>
            <w:rFonts w:ascii="Calibri" w:hAnsi="Calibri"/>
            <w:color w:val="000000"/>
            <w:shd w:val="clear" w:color="auto" w:fill="FFFFFF"/>
          </w:rPr>
          <w:t>Management of intraoperative bleeding represents a significant challenge when performing TEES. Intraoperative bleeding may impair surgical field clarity and obscure target tissues and this may lead to increased rates of residual cholesteatoma [15]</w:t>
        </w:r>
      </w:ins>
      <w:ins w:id="158" w:author="Gavin le Nobel" w:date="2017-07-31T14:36:00Z">
        <w:r>
          <w:rPr>
            <w:rStyle w:val="normaltextrun"/>
            <w:rFonts w:ascii="Calibri" w:hAnsi="Calibri"/>
            <w:color w:val="000000"/>
            <w:shd w:val="clear" w:color="auto" w:fill="FFFFFF"/>
          </w:rPr>
          <w:t>. To manage this, techniques such as hypotensive anesthesia, patient positioning, local vasoconstrictors, and atraumatic surgical techniques have been employed</w:t>
        </w:r>
      </w:ins>
      <w:ins w:id="159" w:author="Gavin le Nobel" w:date="2017-07-31T14:37:00Z">
        <w:r>
          <w:rPr>
            <w:rStyle w:val="normaltextrun"/>
            <w:rFonts w:ascii="Calibri" w:hAnsi="Calibri"/>
            <w:color w:val="000000"/>
            <w:shd w:val="clear" w:color="auto" w:fill="FFFFFF"/>
          </w:rPr>
          <w:t>[8][14][15]</w:t>
        </w:r>
      </w:ins>
      <w:ins w:id="160" w:author="Gavin le Nobel" w:date="2017-07-31T14:36:00Z">
        <w:r>
          <w:rPr>
            <w:rStyle w:val="normaltextrun"/>
            <w:rFonts w:ascii="Calibri" w:hAnsi="Calibri"/>
            <w:color w:val="000000"/>
            <w:shd w:val="clear" w:color="auto" w:fill="FFFFFF"/>
          </w:rPr>
          <w:t xml:space="preserve">. In addition, specialized instrument sets have been developed to improve bleeding management in TEES </w:t>
        </w:r>
      </w:ins>
      <w:ins w:id="161" w:author="Gavin le Nobel" w:date="2017-07-31T14:39:00Z">
        <w:r>
          <w:rPr>
            <w:rStyle w:val="normaltextrun"/>
            <w:rFonts w:ascii="Calibri" w:hAnsi="Calibri"/>
            <w:color w:val="000000"/>
            <w:shd w:val="clear" w:color="auto" w:fill="FFFFFF"/>
          </w:rPr>
          <w:t>[3]</w:t>
        </w:r>
      </w:ins>
      <w:ins w:id="162" w:author="Gavin le Nobel" w:date="2017-07-31T14:36:00Z">
        <w:r>
          <w:rPr>
            <w:rStyle w:val="normaltextrun"/>
            <w:rFonts w:ascii="Calibri" w:hAnsi="Calibri"/>
            <w:color w:val="000000"/>
            <w:shd w:val="clear" w:color="auto" w:fill="FFFFFF"/>
          </w:rPr>
          <w:t>. These instruments incorporate a functional tip with a suction shaft to allow for cutting, dissecting or elevating tissues while suctioning</w:t>
        </w:r>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w:t>
        </w:r>
      </w:ins>
      <w:ins w:id="163" w:author="Gavin le Nobel" w:date="2017-07-31T14:43:00Z">
        <w:r>
          <w:rPr>
            <w:rStyle w:val="normaltextrun"/>
            <w:rFonts w:ascii="Calibri" w:hAnsi="Calibri"/>
            <w:color w:val="000000"/>
            <w:shd w:val="clear" w:color="auto" w:fill="FFFFFF"/>
          </w:rPr>
          <w:t xml:space="preserve"> Previous studies have identified management of intraoperative bleeding as a significant challenge faced by otologists when performing TEES (by 24% of Canadian Otologist respondents in Lea et al.’s survey)</w:t>
        </w:r>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ins>
    </w:p>
    <w:p w:rsidR="003744AF" w:rsidRDefault="003744AF" w:rsidP="00EB0289">
      <w:pPr>
        <w:rPr>
          <w:ins w:id="164" w:author="Gavin le Nobel" w:date="2017-07-31T14:35:00Z"/>
          <w:rStyle w:val="normaltextrun"/>
          <w:rFonts w:ascii="Calibri" w:hAnsi="Calibri"/>
          <w:color w:val="000000"/>
          <w:shd w:val="clear" w:color="auto" w:fill="FFFFFF"/>
        </w:rPr>
      </w:pPr>
    </w:p>
    <w:p w:rsidR="00B61F40" w:rsidRDefault="000B67EC" w:rsidP="00EB0289">
      <w:pPr>
        <w:rPr>
          <w:ins w:id="165" w:author="Gavin le Nobel" w:date="2017-07-31T14:44:00Z"/>
        </w:rPr>
      </w:pPr>
      <w:del w:id="166" w:author="Gavin le Nobel" w:date="2017-07-31T14:43:00Z">
        <w:r w:rsidDel="003744AF">
          <w:delText>Managing bleeding has been reported</w:delText>
        </w:r>
        <w:r w:rsidR="001A0FFB" w:rsidDel="003744AF">
          <w:delText xml:space="preserve"> many times as a challenge during TEES in various papers regarding teaching TEES, instrumentation and a survey of Canadian otologists where 24% of respondents reported bleeding as a challenge during TEES </w:delText>
        </w:r>
        <w:r w:rsidR="001B7295" w:rsidDel="003744AF">
          <w:fldChar w:fldCharType="begin" w:fldLock="1"/>
        </w:r>
        <w:r w:rsidR="00D272CC" w:rsidDel="003744AF">
          <w:del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delInstrText>
        </w:r>
        <w:r w:rsidR="001B7295" w:rsidDel="003744AF">
          <w:fldChar w:fldCharType="separate"/>
        </w:r>
        <w:r w:rsidR="00866A1C" w:rsidRPr="00866A1C" w:rsidDel="003744AF">
          <w:rPr>
            <w:noProof/>
          </w:rPr>
          <w:delText>[5]</w:delText>
        </w:r>
        <w:r w:rsidR="001B7295" w:rsidDel="003744AF">
          <w:fldChar w:fldCharType="end"/>
        </w:r>
        <w:r w:rsidR="001B7295" w:rsidDel="003744AF">
          <w:fldChar w:fldCharType="begin" w:fldLock="1"/>
        </w:r>
        <w:r w:rsidR="00866A1C" w:rsidDel="003744AF">
          <w:del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delInstrText>
        </w:r>
        <w:r w:rsidR="001B7295" w:rsidDel="003744AF">
          <w:fldChar w:fldCharType="separate"/>
        </w:r>
        <w:r w:rsidR="00866A1C" w:rsidRPr="00866A1C" w:rsidDel="003744AF">
          <w:rPr>
            <w:noProof/>
          </w:rPr>
          <w:delText>[6]</w:delText>
        </w:r>
        <w:r w:rsidR="001B7295" w:rsidDel="003744AF">
          <w:fldChar w:fldCharType="end"/>
        </w:r>
        <w:r w:rsidR="001B7295" w:rsidDel="003744AF">
          <w:fldChar w:fldCharType="begin" w:fldLock="1"/>
        </w:r>
        <w:r w:rsidDel="003744AF">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744AF">
          <w:fldChar w:fldCharType="separate"/>
        </w:r>
        <w:r w:rsidRPr="00A440DB" w:rsidDel="003744AF">
          <w:rPr>
            <w:noProof/>
          </w:rPr>
          <w:delText>[3]</w:delText>
        </w:r>
        <w:r w:rsidR="001B7295" w:rsidDel="003744AF">
          <w:fldChar w:fldCharType="end"/>
        </w:r>
        <w:r w:rsidR="001B7295" w:rsidDel="003744AF">
          <w:fldChar w:fldCharType="begin" w:fldLock="1"/>
        </w:r>
        <w:r w:rsidR="00D272CC" w:rsidDel="003744AF">
          <w:del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delInstrText>
        </w:r>
        <w:r w:rsidR="001B7295" w:rsidDel="003744AF">
          <w:fldChar w:fldCharType="separate"/>
        </w:r>
        <w:r w:rsidR="00866A1C" w:rsidRPr="00866A1C" w:rsidDel="003744AF">
          <w:rPr>
            <w:noProof/>
          </w:rPr>
          <w:delText>[4]</w:delText>
        </w:r>
        <w:r w:rsidR="001B7295" w:rsidDel="003744AF">
          <w:fldChar w:fldCharType="end"/>
        </w:r>
        <w:r w:rsidR="001B7295" w:rsidDel="003744AF">
          <w:fldChar w:fldCharType="begin" w:fldLock="1"/>
        </w:r>
        <w:r w:rsidR="00EE3C40" w:rsidDel="003744AF">
          <w:del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delInstrText>
        </w:r>
        <w:r w:rsidR="001B7295" w:rsidDel="003744AF">
          <w:fldChar w:fldCharType="separate"/>
        </w:r>
        <w:r w:rsidR="00F079FC" w:rsidRPr="00F079FC" w:rsidDel="003744AF">
          <w:rPr>
            <w:noProof/>
          </w:rPr>
          <w:delText>[14]</w:delText>
        </w:r>
        <w:r w:rsidR="001B7295" w:rsidDel="003744AF">
          <w:fldChar w:fldCharType="end"/>
        </w:r>
        <w:r w:rsidDel="003744AF">
          <w:delText xml:space="preserve">. </w:delText>
        </w:r>
      </w:del>
      <w:del w:id="167" w:author="Gavin le Nobel" w:date="2017-07-31T14:36:00Z">
        <w:r w:rsidR="001A0FFB" w:rsidDel="003744AF">
          <w:delText xml:space="preserve">As well, a study by le Nobel et al. reported that impaired surgical field clarity due to intraoperative bleeding is associated with increased risk of residual cholesteatoma for meso/epitympanic cholesteatoma </w:delText>
        </w:r>
        <w:r w:rsidR="001B7295" w:rsidDel="003744AF">
          <w:fldChar w:fldCharType="begin" w:fldLock="1"/>
        </w:r>
        <w:r w:rsidR="001A0FFB" w:rsidDel="003744AF">
          <w:del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delInstrText>
        </w:r>
        <w:r w:rsidR="001B7295" w:rsidDel="003744AF">
          <w:fldChar w:fldCharType="separate"/>
        </w:r>
        <w:r w:rsidR="001A0FFB" w:rsidRPr="001A0FFB" w:rsidDel="003744AF">
          <w:rPr>
            <w:noProof/>
          </w:rPr>
          <w:delText>[15]</w:delText>
        </w:r>
        <w:r w:rsidR="001B7295" w:rsidDel="003744AF">
          <w:fldChar w:fldCharType="end"/>
        </w:r>
        <w:r w:rsidR="001A0FFB" w:rsidDel="003744AF">
          <w:delText xml:space="preserve">. </w:delText>
        </w:r>
      </w:del>
      <w:del w:id="168" w:author="Gavin le Nobel" w:date="2017-07-31T14:43:00Z">
        <w:r w:rsidR="00B61F40" w:rsidDel="003744AF">
          <w:delText>Specialized instruments are being developed to mitigate the problem of bleeding control. Instruments that incorporate a functional tip with a suction shaft allow for cutting, dissecting or elevating tissues while suctioning</w:delText>
        </w:r>
        <w:r w:rsidR="001A0FFB" w:rsidDel="003744AF">
          <w:delText xml:space="preserve"> </w:delText>
        </w:r>
        <w:r w:rsidR="001B7295" w:rsidDel="003744AF">
          <w:fldChar w:fldCharType="begin" w:fldLock="1"/>
        </w:r>
        <w:r w:rsidDel="003744AF">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744AF">
          <w:fldChar w:fldCharType="separate"/>
        </w:r>
        <w:r w:rsidRPr="00A440DB" w:rsidDel="003744AF">
          <w:rPr>
            <w:noProof/>
          </w:rPr>
          <w:delText>[3]</w:delText>
        </w:r>
        <w:r w:rsidR="001B7295" w:rsidDel="003744AF">
          <w:fldChar w:fldCharType="end"/>
        </w:r>
        <w:r w:rsidDel="003744AF">
          <w:delText xml:space="preserve">. </w:delText>
        </w:r>
        <w:r w:rsidR="00B61F40" w:rsidDel="003744AF">
          <w:delText xml:space="preserve">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delText>
        </w:r>
        <w:r w:rsidR="00B61F40" w:rsidDel="003744AF">
          <w:lastRenderedPageBreak/>
          <w:delText xml:space="preserve">tympanomeatal flap </w:delText>
        </w:r>
        <w:r w:rsidR="001B7295" w:rsidDel="003744AF">
          <w:fldChar w:fldCharType="begin" w:fldLock="1"/>
        </w:r>
        <w:r w:rsidR="00B61F40" w:rsidDel="003744AF">
          <w:del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delInstrText>
        </w:r>
        <w:r w:rsidR="001B7295" w:rsidDel="003744AF">
          <w:fldChar w:fldCharType="separate"/>
        </w:r>
        <w:r w:rsidR="00B61F40" w:rsidRPr="001C12A0" w:rsidDel="003744AF">
          <w:rPr>
            <w:noProof/>
          </w:rPr>
          <w:delText>[8]</w:delText>
        </w:r>
        <w:r w:rsidR="001B7295" w:rsidDel="003744AF">
          <w:fldChar w:fldCharType="end"/>
        </w:r>
        <w:r w:rsidR="001B7295" w:rsidDel="003744AF">
          <w:fldChar w:fldCharType="begin" w:fldLock="1"/>
        </w:r>
        <w:r w:rsidR="00EE3C40" w:rsidDel="003744AF">
          <w:del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delInstrText>
        </w:r>
        <w:r w:rsidR="001B7295" w:rsidDel="003744AF">
          <w:fldChar w:fldCharType="separate"/>
        </w:r>
        <w:r w:rsidR="00F079FC" w:rsidRPr="00F079FC" w:rsidDel="003744AF">
          <w:rPr>
            <w:noProof/>
          </w:rPr>
          <w:delText>[14]</w:delText>
        </w:r>
        <w:r w:rsidR="001B7295" w:rsidDel="003744AF">
          <w:fldChar w:fldCharType="end"/>
        </w:r>
        <w:r w:rsidR="00B61F40" w:rsidDel="003744AF">
          <w:delText xml:space="preserve">. </w:delText>
        </w:r>
      </w:del>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rsidR="003744AF" w:rsidRDefault="003744AF" w:rsidP="00EB0289">
      <w:pPr>
        <w:rPr>
          <w:ins w:id="169" w:author="Gavin le Nobel" w:date="2017-07-31T14:44:00Z"/>
        </w:rPr>
      </w:pPr>
    </w:p>
    <w:p w:rsidR="003744AF" w:rsidRDefault="003744AF" w:rsidP="00EB0289">
      <w:pPr>
        <w:rPr>
          <w:ins w:id="170" w:author="Gavin le Nobel" w:date="2017-07-31T14:47:00Z"/>
          <w:rStyle w:val="normaltextrun"/>
          <w:rFonts w:ascii="Calibri" w:hAnsi="Calibri"/>
          <w:color w:val="000000"/>
          <w:shd w:val="clear" w:color="auto" w:fill="FFFFFF"/>
        </w:rPr>
      </w:pPr>
      <w:ins w:id="171" w:author="Gavin le Nobel" w:date="2017-07-31T14:44:00Z">
        <w:r>
          <w:rPr>
            <w:rStyle w:val="normaltextrun"/>
            <w:rFonts w:ascii="Calibri" w:hAnsi="Calibri"/>
            <w:color w:val="000000"/>
            <w:shd w:val="clear" w:color="auto" w:fill="FFFFFF"/>
          </w:rPr>
          <w:t>By contrast, our study identified bleeding management to be an issue in ______. ----- subgroup analysis and comments on this -------. ----- potentially novel instruments to facilitate management of intraoperative bleeding identified in this study -----</w:t>
        </w:r>
      </w:ins>
    </w:p>
    <w:p w:rsidR="00364FE4" w:rsidRPr="00B90E0D" w:rsidRDefault="00364FE4" w:rsidP="00EB0289"/>
    <w:p w:rsidR="00B61F40" w:rsidRDefault="00B61F40" w:rsidP="00EB0289"/>
    <w:p w:rsidR="000B67EC" w:rsidRDefault="00414708" w:rsidP="00EB0289">
      <w:pPr>
        <w:pStyle w:val="Heading3"/>
        <w:rPr>
          <w:lang w:val="en-CA"/>
        </w:rPr>
      </w:pPr>
      <w:r>
        <w:rPr>
          <w:lang w:val="en-CA"/>
        </w:rPr>
        <w:t>R</w:t>
      </w:r>
      <w:r w:rsidR="000B67EC">
        <w:rPr>
          <w:lang w:val="en-CA"/>
        </w:rPr>
        <w:t>eaching structures visualized by the endoscope and dissection and removal of cholesteatoma</w:t>
      </w:r>
    </w:p>
    <w:p w:rsidR="000B67EC" w:rsidDel="00364FE4" w:rsidRDefault="000B67EC" w:rsidP="00EB0289">
      <w:pPr>
        <w:rPr>
          <w:del w:id="172" w:author="Gavin le Nobel" w:date="2017-07-31T14:54:00Z"/>
        </w:rPr>
      </w:pPr>
      <w:del w:id="173" w:author="Gavin le Nobel" w:date="2017-07-31T14:54:00Z">
        <w:r w:rsidDel="00364FE4">
          <w:delText xml:space="preserve">Difficult to reach anatomical recesses include the sinus tympani, facial recess and anterior epitympanic recess  </w:delText>
        </w:r>
        <w:r w:rsidR="001B7295" w:rsidDel="00364FE4">
          <w:fldChar w:fldCharType="begin" w:fldLock="1"/>
        </w:r>
        <w:r w:rsidDel="00364FE4">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64FE4">
          <w:fldChar w:fldCharType="separate"/>
        </w:r>
        <w:r w:rsidRPr="00A440DB" w:rsidDel="00364FE4">
          <w:rPr>
            <w:noProof/>
          </w:rPr>
          <w:delText>[3]</w:delText>
        </w:r>
        <w:r w:rsidR="001B7295" w:rsidDel="00364FE4">
          <w:fldChar w:fldCharType="end"/>
        </w:r>
        <w:r w:rsidDel="00364FE4">
          <w:delText xml:space="preserve">. As well, residual cholesteatoma occurs if cholesteatoma is found in inaccessible areas </w:delText>
        </w:r>
        <w:r w:rsidR="001B7295" w:rsidDel="00364FE4">
          <w:fldChar w:fldCharType="begin" w:fldLock="1"/>
        </w:r>
        <w:r w:rsidR="001A0FFB" w:rsidDel="00364FE4">
          <w:del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delInstrText>
        </w:r>
        <w:r w:rsidR="001B7295" w:rsidDel="00364FE4">
          <w:fldChar w:fldCharType="separate"/>
        </w:r>
        <w:r w:rsidR="001A0FFB" w:rsidRPr="001A0FFB" w:rsidDel="00364FE4">
          <w:rPr>
            <w:noProof/>
          </w:rPr>
          <w:delText>[16]</w:delText>
        </w:r>
        <w:r w:rsidR="001B7295" w:rsidDel="00364FE4">
          <w:fldChar w:fldCharType="end"/>
        </w:r>
        <w:r w:rsidR="001B7295" w:rsidDel="00364FE4">
          <w:fldChar w:fldCharType="begin" w:fldLock="1"/>
        </w:r>
        <w:r w:rsidR="001A0FFB" w:rsidDel="00364FE4">
          <w:del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delInstrText>
        </w:r>
        <w:r w:rsidR="001B7295" w:rsidDel="00364FE4">
          <w:fldChar w:fldCharType="separate"/>
        </w:r>
        <w:r w:rsidR="001A0FFB" w:rsidRPr="001A0FFB" w:rsidDel="00364FE4">
          <w:rPr>
            <w:noProof/>
          </w:rPr>
          <w:delText>[17]</w:delText>
        </w:r>
        <w:r w:rsidR="001B7295" w:rsidDel="00364FE4">
          <w:fldChar w:fldCharType="end"/>
        </w:r>
        <w:r w:rsidDel="00364FE4">
          <w:delText xml:space="preserve">.  </w:delText>
        </w:r>
        <w:r w:rsidR="000F119D" w:rsidDel="00364FE4">
          <w:delTex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delText>
        </w:r>
        <w:r w:rsidR="00EE3C40" w:rsidDel="00364FE4">
          <w:delText xml:space="preserve">Specialized instruments that have a curved tip in order to reach structures visualized by the endoscope have also being developed, particularly instruments to reach the sinus tympani </w:delText>
        </w:r>
        <w:r w:rsidR="001B7295" w:rsidDel="00364FE4">
          <w:fldChar w:fldCharType="begin" w:fldLock="1"/>
        </w:r>
        <w:r w:rsidR="00EE3C40" w:rsidDel="00364FE4">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64FE4">
          <w:fldChar w:fldCharType="separate"/>
        </w:r>
        <w:r w:rsidR="00EE3C40" w:rsidRPr="00A440DB" w:rsidDel="00364FE4">
          <w:rPr>
            <w:noProof/>
          </w:rPr>
          <w:delText>[3]</w:delText>
        </w:r>
        <w:r w:rsidR="001B7295" w:rsidDel="00364FE4">
          <w:fldChar w:fldCharType="end"/>
        </w:r>
        <w:r w:rsidR="00EE3C40" w:rsidDel="00364FE4">
          <w:delText>. However, the curve in the shaft is fixed and there are areas where the tip cannot reach, which would require bone removal.</w:delText>
        </w:r>
      </w:del>
    </w:p>
    <w:p w:rsidR="00364FE4" w:rsidRDefault="00364FE4" w:rsidP="00EB0289">
      <w:pPr>
        <w:rPr>
          <w:ins w:id="174" w:author="Gavin le Nobel" w:date="2017-07-31T14:54:00Z"/>
        </w:rPr>
      </w:pPr>
    </w:p>
    <w:p w:rsidR="00364FE4" w:rsidRPr="00FF1426" w:rsidRDefault="00364FE4" w:rsidP="00EB0289">
      <w:pPr>
        <w:rPr>
          <w:ins w:id="175" w:author="Gavin le Nobel" w:date="2017-07-31T14:54:00Z"/>
        </w:rPr>
      </w:pPr>
      <w:ins w:id="176" w:author="Gavin le Nobel" w:date="2017-07-31T14:54:00Z">
        <w:r>
          <w:rPr>
            <w:rStyle w:val="normaltextrun"/>
            <w:rFonts w:ascii="Calibri" w:hAnsi="Calibri"/>
            <w:i/>
            <w:iCs/>
            <w:color w:val="000000"/>
            <w:shd w:val="clear" w:color="auto" w:fill="FFFFFF"/>
          </w:rPr>
          <w:t>While straight and angled endoscopes allow for excellent visualization of the recesses of the middle ear and mastoid, reaching these areas with current instruments remains a challenge.</w:t>
        </w:r>
        <w:r>
          <w:rPr>
            <w:rStyle w:val="normaltextrun"/>
            <w:rFonts w:ascii="Calibri" w:hAnsi="Calibri"/>
            <w:color w:val="000000"/>
            <w:shd w:val="clear" w:color="auto" w:fill="FFFFFF"/>
          </w:rPr>
          <w:t> Difficult to reach anatomical recesses include the sinus tympani, facial recess, and anterior epitympanic recess  </w:t>
        </w:r>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As a result of inadequate access, patients may be at increased risk of residual disease if these areas are involved with cholesteatoma[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Reaching structures visualized by the endoscope for dissection and removal of cholesteatoma was identified in our study as the challenge with the highest degree of need. --- amongst surgeons with specialized sets ----? ---- novice vs. advanced surgeons? ----. ----- techniques to address this?----</w:t>
        </w:r>
      </w:ins>
    </w:p>
    <w:p w:rsidR="00414708" w:rsidRDefault="00414708" w:rsidP="00EB0289">
      <w:pPr>
        <w:pStyle w:val="Heading2"/>
        <w:rPr>
          <w:lang w:val="en-CA"/>
        </w:rPr>
      </w:pPr>
    </w:p>
    <w:p w:rsidR="000B67EC" w:rsidRDefault="008D0425" w:rsidP="00EB0289">
      <w:pPr>
        <w:pStyle w:val="Heading3"/>
        <w:rPr>
          <w:lang w:val="en-CA"/>
        </w:rPr>
      </w:pPr>
      <w:r>
        <w:rPr>
          <w:lang w:val="en-CA"/>
        </w:rPr>
        <w:t>C</w:t>
      </w:r>
      <w:r w:rsidR="000B67EC">
        <w:rPr>
          <w:lang w:val="en-CA"/>
        </w:rPr>
        <w:t>utting and removing bone</w:t>
      </w:r>
    </w:p>
    <w:p w:rsidR="00EA53E0" w:rsidRPr="00EA53E0" w:rsidRDefault="00EA53E0" w:rsidP="00EB0289">
      <w:r>
        <w:t>Cutting and removing bone allows visualization of and access to areas within the middle ear that cannot be seen by the endoscope or reached by existing instruments.</w:t>
      </w:r>
    </w:p>
    <w:p w:rsidR="000B67EC" w:rsidRPr="00344911" w:rsidRDefault="000B67EC" w:rsidP="00EB0289">
      <w:r w:rsidRPr="000B67EC">
        <w:rPr>
          <w:highlight w:val="yellow"/>
        </w:rPr>
        <w:t>need a source for this</w:t>
      </w:r>
    </w:p>
    <w:p w:rsidR="008D0425" w:rsidRDefault="008D0425" w:rsidP="00EB0289">
      <w:pPr>
        <w:pStyle w:val="Heading2"/>
        <w:rPr>
          <w:lang w:val="en-CA"/>
        </w:rPr>
      </w:pPr>
    </w:p>
    <w:p w:rsidR="000B67EC" w:rsidRDefault="008D0425" w:rsidP="00EB0289">
      <w:pPr>
        <w:pStyle w:val="Heading3"/>
        <w:rPr>
          <w:lang w:val="en-CA"/>
        </w:rPr>
      </w:pPr>
      <w:r>
        <w:rPr>
          <w:lang w:val="en-CA"/>
        </w:rPr>
        <w:t>K</w:t>
      </w:r>
      <w:r w:rsidR="000B67EC">
        <w:rPr>
          <w:lang w:val="en-CA"/>
        </w:rPr>
        <w:t xml:space="preserve">eeping the endoscope lens clean </w:t>
      </w:r>
    </w:p>
    <w:p w:rsidR="000B67EC" w:rsidRPr="00A440DB" w:rsidRDefault="00EE3C40" w:rsidP="00EB0289">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1B7295">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B7295">
        <w:fldChar w:fldCharType="separate"/>
      </w:r>
      <w:r w:rsidR="000B67EC" w:rsidRPr="00A440DB">
        <w:rPr>
          <w:noProof/>
        </w:rPr>
        <w:t>[3]</w:t>
      </w:r>
      <w:r w:rsidR="001B7295">
        <w:fldChar w:fldCharType="end"/>
      </w:r>
      <w:r w:rsidR="001B7295">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B7295">
        <w:fldChar w:fldCharType="separate"/>
      </w:r>
      <w:r w:rsidRPr="00EE3C40">
        <w:rPr>
          <w:noProof/>
        </w:rPr>
        <w:t>[14]</w:t>
      </w:r>
      <w:r w:rsidR="001B7295">
        <w:fldChar w:fldCharType="end"/>
      </w:r>
      <w:r w:rsidR="000B67EC">
        <w:t xml:space="preserve">. This </w:t>
      </w:r>
      <w:r w:rsidR="00F72A2B">
        <w:t>can be time consuming during surgery.</w:t>
      </w:r>
      <w:r w:rsidR="000B67EC">
        <w:t xml:space="preserve"> The lens can also become dirty during drilling when pieces of bone and irrigation fluid are flowing in the surgical field</w:t>
      </w:r>
      <w:r w:rsidRPr="00EE3C40">
        <w:rPr>
          <w:highlight w:val="yellow"/>
        </w:rPr>
        <w:t>(???)</w:t>
      </w:r>
      <w:r w:rsidR="000B67EC">
        <w:t xml:space="preserve">. </w:t>
      </w:r>
    </w:p>
    <w:p w:rsidR="008D0425" w:rsidRDefault="008D0425" w:rsidP="00EB0289">
      <w:pPr>
        <w:pStyle w:val="Heading2"/>
        <w:rPr>
          <w:lang w:val="en-CA"/>
        </w:rPr>
      </w:pPr>
    </w:p>
    <w:p w:rsidR="000B67EC" w:rsidRDefault="008D0425" w:rsidP="00EB0289">
      <w:pPr>
        <w:pStyle w:val="Heading3"/>
        <w:rPr>
          <w:lang w:val="en-CA"/>
        </w:rPr>
      </w:pPr>
      <w:r>
        <w:rPr>
          <w:lang w:val="en-CA"/>
        </w:rPr>
        <w:t>M</w:t>
      </w:r>
      <w:r w:rsidR="000B67EC">
        <w:rPr>
          <w:lang w:val="en-CA"/>
        </w:rPr>
        <w:t xml:space="preserve">oving and positioning a graft into the intended place </w:t>
      </w:r>
    </w:p>
    <w:p w:rsidR="000B67EC" w:rsidRDefault="000B67EC" w:rsidP="00EB0289">
      <w:r>
        <w:t xml:space="preserve">In tympanoplasty surgery, the approach, graft material and graft placement technique vary depending on the training, case load, resources and experience available to the surgeon </w:t>
      </w:r>
      <w:r w:rsidR="001B729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B7295">
        <w:fldChar w:fldCharType="separate"/>
      </w:r>
      <w:r w:rsidR="001A0FFB" w:rsidRPr="001A0FFB">
        <w:rPr>
          <w:noProof/>
        </w:rPr>
        <w:t>[18]</w:t>
      </w:r>
      <w:r w:rsidR="001B7295">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1B729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B7295">
        <w:fldChar w:fldCharType="separate"/>
      </w:r>
      <w:r w:rsidR="001A0FFB" w:rsidRPr="001A0FFB">
        <w:rPr>
          <w:noProof/>
        </w:rPr>
        <w:t>[18]</w:t>
      </w:r>
      <w:r w:rsidR="001B7295">
        <w:fldChar w:fldCharType="end"/>
      </w:r>
      <w:r>
        <w:t xml:space="preserve">. Performing this technique single handedly can be challenging and so perhaps a tool that facilitates graft manipulation would be helpful for TEES surgeons. </w:t>
      </w:r>
      <w:r w:rsidR="00333E83">
        <w:t xml:space="preserve">Lea and Mijovic show that cartilage or graft placement is easier when using two hands in a surgery video </w:t>
      </w:r>
      <w:r w:rsidR="001B729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fldChar w:fldCharType="separate"/>
      </w:r>
      <w:r w:rsidR="00333E83" w:rsidRPr="00333E83">
        <w:rPr>
          <w:noProof/>
        </w:rPr>
        <w:t>[8]</w:t>
      </w:r>
      <w:r w:rsidR="001B7295">
        <w:fldChar w:fldCharType="end"/>
      </w:r>
    </w:p>
    <w:p w:rsidR="00715121" w:rsidRDefault="00715121" w:rsidP="00EB0289"/>
    <w:p w:rsidR="00715121" w:rsidRDefault="00715121" w:rsidP="00EB0289">
      <w:pPr>
        <w:pStyle w:val="Heading3"/>
      </w:pPr>
      <w:r>
        <w:t xml:space="preserve">Qualitative results: </w:t>
      </w:r>
    </w:p>
    <w:p w:rsidR="00715121" w:rsidRPr="00715121" w:rsidRDefault="00715121" w:rsidP="00EB0289">
      <w:r w:rsidRPr="00850058">
        <w:rPr>
          <w:highlight w:val="red"/>
        </w:rPr>
        <w:t>Insert qualitative results – open ended responses with themes/categories.</w:t>
      </w:r>
    </w:p>
    <w:p w:rsidR="00015BCD" w:rsidRDefault="00850058" w:rsidP="00EB0289">
      <w:r>
        <w:t xml:space="preserve">The comments compliment the results of the degree of need for instruments to facilitate TEES </w:t>
      </w:r>
      <w:del w:id="177" w:author="Arushri Swarup" w:date="2017-08-01T18:00:00Z">
        <w:r w:rsidDel="009A190E">
          <w:delText xml:space="preserve">difficulties </w:delText>
        </w:r>
      </w:del>
      <w:ins w:id="178" w:author="Arushri Swarup" w:date="2017-08-01T18:00:00Z">
        <w:r w:rsidR="009A190E">
          <w:t xml:space="preserve">challenges </w:t>
        </w:r>
      </w:ins>
      <w:r>
        <w:t xml:space="preserve">where more than 50% of the comments expressed the need for a tool to reach areas visualized by the endoscope, which also exhibited the greatest degree of need. As well, the need for a combined suction tool had the same number of responses which coincides with dissection and removal of </w:t>
      </w:r>
      <w:commentRangeStart w:id="179"/>
      <w:r>
        <w:t>cholesteatoma that requires suction(???).</w:t>
      </w:r>
      <w:commentRangeEnd w:id="179"/>
      <w:r>
        <w:rPr>
          <w:rStyle w:val="CommentReference"/>
        </w:rPr>
        <w:commentReference w:id="179"/>
      </w:r>
    </w:p>
    <w:p w:rsidR="00850058" w:rsidRDefault="00850058" w:rsidP="00EB0289"/>
    <w:p w:rsidR="0069326C" w:rsidRDefault="00557FE9" w:rsidP="00557FE9">
      <w:pPr>
        <w:pStyle w:val="Heading3"/>
      </w:pPr>
      <w:r>
        <w:t>Implications of the Findings</w:t>
      </w:r>
    </w:p>
    <w:p w:rsidR="002442CD" w:rsidRPr="002442CD" w:rsidRDefault="002442CD" w:rsidP="00EB0289">
      <w:r>
        <w:t>The findings from this needs analysis study can be used for future development of tools to facilitate TEES or to develop training/teaching models.</w:t>
      </w:r>
      <w:commentRangeStart w:id="180"/>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180"/>
      <w:r>
        <w:rPr>
          <w:rStyle w:val="CommentReference"/>
        </w:rPr>
        <w:commentReference w:id="180"/>
      </w:r>
    </w:p>
    <w:p w:rsidR="0069326C" w:rsidRDefault="0069326C" w:rsidP="00EB0289"/>
    <w:p w:rsidR="00415610" w:rsidRPr="00F340DB" w:rsidRDefault="00415610" w:rsidP="00415610">
      <w:pPr>
        <w:pStyle w:val="Heading3"/>
      </w:pPr>
      <w:r>
        <w:t>Limitations</w:t>
      </w:r>
    </w:p>
    <w:p w:rsidR="00415610" w:rsidRPr="00EB0289" w:rsidRDefault="00415610" w:rsidP="00415610">
      <w:r>
        <w:t xml:space="preserve">The questionnaire was sent to otologists who are interested in endoscopic ear surgery as the questionnaire asked participants to rate their experience on TEES. There is a low representation of surgeons who perform 0% of surgeries totally endoscopically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del w:id="181" w:author="Arushri Swarup" w:date="2017-08-01T18:00:00Z">
        <w:r w:rsidDel="009A190E">
          <w:delText>difficulties</w:delText>
        </w:r>
      </w:del>
      <w:ins w:id="182" w:author="Arushri Swarup" w:date="2017-08-01T18:00:00Z">
        <w:r w:rsidR="009A190E">
          <w:t>challenges</w:t>
        </w:r>
      </w:ins>
      <w:r>
        <w:t xml:space="preserve">, such as dissection and removal of cholesteatoma, during surgery than surgeons who perform primarily tympanoplasties,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w:t>
      </w:r>
      <w:r>
        <w:lastRenderedPageBreak/>
        <w:t xml:space="preserve">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TEES surgeons, this limitation is not so significant as we want to know the opinions of surgeons who practice TEES 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w:t>
      </w:r>
      <w:del w:id="183" w:author="Arushri Swarup" w:date="2017-08-01T18:00:00Z">
        <w:r w:rsidDel="009A190E">
          <w:delText xml:space="preserve">difficulties </w:delText>
        </w:r>
      </w:del>
      <w:ins w:id="184" w:author="Arushri Swarup" w:date="2017-08-01T18:00:00Z">
        <w:r w:rsidR="009A190E">
          <w:t xml:space="preserve">challenges </w:t>
        </w:r>
      </w:ins>
      <w:r>
        <w:t xml:space="preserve">presented. </w:t>
      </w:r>
    </w:p>
    <w:p w:rsidR="00415610" w:rsidRDefault="00415610" w:rsidP="00EB0289"/>
    <w:p w:rsidR="00015BCD" w:rsidRPr="00015BCD" w:rsidRDefault="00015BCD" w:rsidP="00EB0289">
      <w:pPr>
        <w:pStyle w:val="Heading2"/>
      </w:pPr>
      <w:r>
        <w:t xml:space="preserve">Conclusion: </w:t>
      </w:r>
    </w:p>
    <w:p w:rsidR="00015BCD" w:rsidRDefault="00A40CE7" w:rsidP="00EB0289">
      <w:pPr>
        <w:pStyle w:val="ListParagraph"/>
      </w:pPr>
      <w:r>
        <w:t>key findings</w:t>
      </w:r>
    </w:p>
    <w:p w:rsidR="00A40CE7" w:rsidRDefault="00A40CE7" w:rsidP="00EB0289">
      <w:pPr>
        <w:pStyle w:val="ListParagraph"/>
      </w:pPr>
      <w:r>
        <w:t>review main outcome measures</w:t>
      </w:r>
    </w:p>
    <w:p w:rsidR="00A40CE7" w:rsidRDefault="00A40CE7" w:rsidP="00EB0289">
      <w:pPr>
        <w:pStyle w:val="ListParagraph"/>
      </w:pPr>
      <w:r>
        <w:t xml:space="preserve">compare key </w:t>
      </w:r>
      <w:r w:rsidR="00783D5A">
        <w:t>findings with other literature</w:t>
      </w:r>
    </w:p>
    <w:p w:rsidR="00783D5A" w:rsidRDefault="00783D5A" w:rsidP="00EB0289">
      <w:pPr>
        <w:pStyle w:val="ListParagraph"/>
      </w:pPr>
      <w:r>
        <w:t>limitations of study</w:t>
      </w:r>
    </w:p>
    <w:p w:rsidR="00A40CE7" w:rsidRDefault="00A40CE7" w:rsidP="00EB0289">
      <w:r>
        <w:br w:type="page"/>
      </w:r>
    </w:p>
    <w:p w:rsidR="005163DD" w:rsidRPr="00FB5D5E" w:rsidRDefault="005163DD" w:rsidP="00EB0289">
      <w:pPr>
        <w:rPr>
          <w:lang w:val="en-CA"/>
        </w:rPr>
      </w:pPr>
      <w:r>
        <w:rPr>
          <w:lang w:val="en-CA"/>
        </w:rPr>
        <w:lastRenderedPageBreak/>
        <w:t xml:space="preserve">Notes: </w:t>
      </w:r>
    </w:p>
    <w:p w:rsidR="005163DD" w:rsidRDefault="005163DD" w:rsidP="00EB0289">
      <w:pPr>
        <w:pStyle w:val="ListParagraph"/>
      </w:pPr>
      <w:r>
        <w:t>Why are we doing a needs analysis?</w:t>
      </w:r>
    </w:p>
    <w:p w:rsidR="005163DD" w:rsidRDefault="005163DD" w:rsidP="00EB0289">
      <w:r>
        <w:t>To identify, describe and rank the difficulties experienced during TEES and if developing new instruments to address these challenges would be beneficial to TEES.</w:t>
      </w:r>
    </w:p>
    <w:p w:rsidR="005163DD" w:rsidRDefault="005163DD" w:rsidP="00EB0289">
      <w:pPr>
        <w:pStyle w:val="ListParagraph"/>
      </w:pPr>
      <w:r>
        <w:t>What do we want to learn from the needs analysis?</w:t>
      </w:r>
    </w:p>
    <w:p w:rsidR="005163DD" w:rsidRDefault="005163DD" w:rsidP="00EB0289">
      <w:r>
        <w:t>The difficulties that are most widely experienced by TEES surgeons and what difficulties do surgeons require new instruments for.</w:t>
      </w:r>
    </w:p>
    <w:p w:rsidR="005163DD" w:rsidRDefault="005163DD" w:rsidP="00EB0289">
      <w:pPr>
        <w:pStyle w:val="ListParagraph"/>
      </w:pPr>
      <w:r>
        <w:t>What context does the reader need in order to understand this study?</w:t>
      </w:r>
    </w:p>
    <w:p w:rsidR="005163DD" w:rsidRDefault="005163DD" w:rsidP="00EB0289">
      <w:pPr>
        <w:pStyle w:val="ListParagraph"/>
      </w:pPr>
      <w:r>
        <w:t xml:space="preserve">TEES, endoscopes used </w:t>
      </w:r>
    </w:p>
    <w:p w:rsidR="005163DD" w:rsidRDefault="005163DD" w:rsidP="00EB0289">
      <w:pPr>
        <w:pStyle w:val="ListParagraph"/>
      </w:pPr>
      <w:r>
        <w:t xml:space="preserve">Clinical implications, and say that this method is still contended because of…. The problems of TEES </w:t>
      </w:r>
    </w:p>
    <w:p w:rsidR="00A40CE7" w:rsidRDefault="00A40CE7" w:rsidP="00EB0289"/>
    <w:p w:rsidR="00743726" w:rsidRDefault="00743726" w:rsidP="00EB0289"/>
    <w:p w:rsidR="00743726" w:rsidRDefault="00743726" w:rsidP="00EB0289">
      <w:r>
        <w:t>Notes from “</w:t>
      </w:r>
      <w:r w:rsidRPr="00743726">
        <w:t>Endoscopic and keyhole endoscope-assisted neurosurgical approaches: A qualitative survey on technical challenges and technological solutions”</w:t>
      </w:r>
      <w:r w:rsidR="001B7295">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1B7295">
        <w:fldChar w:fldCharType="separate"/>
      </w:r>
      <w:r w:rsidR="001A0FFB" w:rsidRPr="001A0FFB">
        <w:rPr>
          <w:noProof/>
        </w:rPr>
        <w:t>[19]</w:t>
      </w:r>
      <w:r w:rsidR="001B7295">
        <w:fldChar w:fldCharType="end"/>
      </w:r>
    </w:p>
    <w:p w:rsidR="00B33A05" w:rsidRDefault="00B33A05" w:rsidP="00EB0289">
      <w:r>
        <w:t xml:space="preserve">Methods: </w:t>
      </w:r>
    </w:p>
    <w:p w:rsidR="00743726" w:rsidRDefault="00C472E4" w:rsidP="00EB0289">
      <w:pPr>
        <w:pStyle w:val="ListParagraph"/>
      </w:pPr>
      <w:r>
        <w:t xml:space="preserve">asked: name, surgical unit, subspecialty </w:t>
      </w:r>
      <w:r w:rsidR="001C0E70">
        <w:t>interests</w:t>
      </w:r>
    </w:p>
    <w:p w:rsidR="001C0E70" w:rsidRDefault="00B33A05" w:rsidP="00EB0289">
      <w:pPr>
        <w:pStyle w:val="ListParagraph"/>
      </w:pPr>
      <w:r>
        <w:t>survey</w:t>
      </w:r>
      <w:r w:rsidR="001C0E70">
        <w:t xml:space="preserve">: </w:t>
      </w:r>
    </w:p>
    <w:p w:rsidR="001C0E70" w:rsidRDefault="001C0E70" w:rsidP="00EB0289">
      <w:pPr>
        <w:pStyle w:val="ListParagraph"/>
      </w:pPr>
      <w:r>
        <w:t>whether surgeon presently uses endoscopic/endoscopic assisted approaches</w:t>
      </w:r>
    </w:p>
    <w:p w:rsidR="001C0E70" w:rsidRDefault="001C0E70" w:rsidP="00EB0289">
      <w:pPr>
        <w:pStyle w:val="ListParagraph"/>
      </w:pPr>
      <w:r>
        <w:t>what they consider to be major technical barriers to adopting such approaches</w:t>
      </w:r>
    </w:p>
    <w:p w:rsidR="00B33A05" w:rsidRDefault="001C0E70" w:rsidP="00EB0289">
      <w:pPr>
        <w:pStyle w:val="ListParagraph"/>
      </w:pPr>
      <w:r>
        <w:t>technological advances they foresee improving safety and efficacy in the field</w:t>
      </w:r>
    </w:p>
    <w:p w:rsidR="006E6BEC" w:rsidRDefault="00B33A05" w:rsidP="00EB0289">
      <w:pPr>
        <w:pStyle w:val="ListParagraph"/>
      </w:pPr>
      <w:r>
        <w:t xml:space="preserve">three authors analysed the survey </w:t>
      </w:r>
    </w:p>
    <w:p w:rsidR="00B33A05" w:rsidRDefault="00BE7A8C" w:rsidP="00EB0289">
      <w:r>
        <w:t>Results:</w:t>
      </w:r>
    </w:p>
    <w:p w:rsidR="00B33A05" w:rsidRDefault="00B33A05" w:rsidP="00EB0289">
      <w:pPr>
        <w:pStyle w:val="ListParagraph"/>
      </w:pPr>
      <w:r>
        <w:t>40 neurosurgeons (16% response rate within the first week)</w:t>
      </w:r>
    </w:p>
    <w:p w:rsidR="00B33A05" w:rsidRDefault="00B33A05" w:rsidP="00EB0289">
      <w:pPr>
        <w:pStyle w:val="ListParagraph"/>
      </w:pPr>
      <w:r>
        <w:t>reported the percent of surgeons that did xyz types of surgery</w:t>
      </w:r>
    </w:p>
    <w:p w:rsidR="00B33A05" w:rsidRDefault="00B33A05" w:rsidP="00EB0289">
      <w:pPr>
        <w:pStyle w:val="ListParagraph"/>
      </w:pPr>
      <w:r>
        <w:t xml:space="preserve">detailed opinions on technical challenges: </w:t>
      </w:r>
    </w:p>
    <w:p w:rsidR="00B33A05" w:rsidRDefault="00B33A05" w:rsidP="00EB0289">
      <w:pPr>
        <w:pStyle w:val="ListParagraph"/>
      </w:pPr>
      <w:r>
        <w:t>grouped responses into specific themes: surgical approach with better integration with image guidance, intra-op visualization and improvement in neuroendoscopy, surgical manipulation and improvements in instruments</w:t>
      </w:r>
    </w:p>
    <w:p w:rsidR="00B33A05" w:rsidRDefault="00B33A05" w:rsidP="00EB0289">
      <w:pPr>
        <w:pStyle w:val="ListParagraph"/>
      </w:pPr>
      <w:r>
        <w:t>subthemes outlined in a figure e.g. for approach: integrated IGS, flexible access subthemes</w:t>
      </w:r>
    </w:p>
    <w:p w:rsidR="00B33A05" w:rsidRDefault="00B33A05" w:rsidP="00EB0289">
      <w:pPr>
        <w:pStyle w:val="ListParagraph"/>
      </w:pPr>
      <w:r>
        <w:t>paragraphs outlining the results of the themes</w:t>
      </w:r>
    </w:p>
    <w:p w:rsidR="00B33A05" w:rsidRDefault="00B33A05" w:rsidP="00EB0289">
      <w:pPr>
        <w:pStyle w:val="ListParagraph"/>
      </w:pPr>
      <w:r>
        <w:t>how many respondents suggested that theme?</w:t>
      </w:r>
    </w:p>
    <w:p w:rsidR="006E6BEC" w:rsidRDefault="006E6BEC" w:rsidP="00EB0289">
      <w:pPr>
        <w:pStyle w:val="ListParagraph"/>
      </w:pPr>
      <w:r>
        <w:t>E.g. How many respondents said endoscope image quality was a problem in the visualization theme?</w:t>
      </w:r>
    </w:p>
    <w:p w:rsidR="006E6BEC" w:rsidRDefault="006E6BEC" w:rsidP="00EB0289">
      <w:pPr>
        <w:pStyle w:val="ListParagraph"/>
      </w:pPr>
      <w:r>
        <w:t>Table outlining the subspecialties of the neurosurgeon respondents</w:t>
      </w:r>
    </w:p>
    <w:p w:rsidR="001E2875" w:rsidRDefault="001E2875" w:rsidP="00EB0289"/>
    <w:p w:rsidR="009D26E4" w:rsidRDefault="00BE7A8C" w:rsidP="00EB0289">
      <w:r>
        <w:br w:type="page"/>
      </w:r>
      <w:r>
        <w:lastRenderedPageBreak/>
        <w:t>Bibliography:</w:t>
      </w:r>
    </w:p>
    <w:p w:rsidR="001A0FFB" w:rsidRPr="001A0FFB" w:rsidRDefault="001B7295"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rsidR="00DC50B3" w:rsidRPr="00743726" w:rsidRDefault="001B7295"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Gavin le Nobel" w:date="2017-07-31T14:00:00Z" w:initials="GlN">
    <w:p w:rsidR="00ED3ADF" w:rsidRDefault="00ED3ADF">
      <w:pPr>
        <w:pStyle w:val="CommentText"/>
      </w:pPr>
      <w:r>
        <w:rPr>
          <w:rStyle w:val="CommentReference"/>
        </w:rPr>
        <w:annotationRef/>
      </w:r>
      <w:r>
        <w:t>Need to come up with a standard notation for “difficulty”</w:t>
      </w:r>
    </w:p>
  </w:comment>
  <w:comment w:id="10" w:author="Gavin le Nobel" w:date="2017-08-01T14:59:00Z" w:initials="GlN">
    <w:p w:rsidR="003C1CD3" w:rsidRDefault="003C1CD3">
      <w:pPr>
        <w:pStyle w:val="CommentText"/>
      </w:pPr>
      <w:r>
        <w:rPr>
          <w:rStyle w:val="CommentReference"/>
        </w:rPr>
        <w:annotationRef/>
      </w:r>
      <w:r>
        <w:t>Greatest degree of need for each challenge, least degree of need for each challenge… etc.</w:t>
      </w:r>
    </w:p>
  </w:comment>
  <w:comment w:id="14" w:author="Gavin le Nobel" w:date="2017-07-31T11:38:00Z" w:initials="GlN">
    <w:p w:rsidR="00E47AAD" w:rsidRDefault="00E47AAD">
      <w:pPr>
        <w:pStyle w:val="CommentText"/>
      </w:pPr>
      <w:r>
        <w:rPr>
          <w:rStyle w:val="CommentReference"/>
        </w:rPr>
        <w:annotationRef/>
      </w:r>
      <w:r>
        <w:t xml:space="preserve">We should get a the REB numbers. They sometimes ask for these. </w:t>
      </w:r>
    </w:p>
  </w:comment>
  <w:comment w:id="17" w:author="Gavin le Nobel" w:date="2017-07-31T14:17:00Z" w:initials="GlN">
    <w:p w:rsidR="00BB5E14" w:rsidRDefault="00BB5E14">
      <w:pPr>
        <w:pStyle w:val="CommentText"/>
      </w:pPr>
      <w:r>
        <w:rPr>
          <w:rStyle w:val="CommentReference"/>
        </w:rPr>
        <w:annotationRef/>
      </w:r>
      <w:r>
        <w:t>Is it cholesteatoma surgeries? Or middle ear surgeries?</w:t>
      </w:r>
    </w:p>
  </w:comment>
  <w:comment w:id="18" w:author="Gavin le Nobel" w:date="2017-08-01T14:54:00Z" w:initials="GlN">
    <w:p w:rsidR="00FE2E72" w:rsidRDefault="00FE2E72">
      <w:pPr>
        <w:pStyle w:val="CommentText"/>
      </w:pPr>
      <w:r>
        <w:rPr>
          <w:rStyle w:val="CommentReference"/>
        </w:rPr>
        <w:annotationRef/>
      </w:r>
      <w:r>
        <w:t>Any middle ear surgery!</w:t>
      </w:r>
    </w:p>
  </w:comment>
  <w:comment w:id="31" w:author="Arushri Swarup" w:date="2017-07-27T11:42:00Z" w:initials="AS">
    <w:p w:rsidR="00012C8A" w:rsidRDefault="00012C8A" w:rsidP="00EB0289">
      <w:pPr>
        <w:pStyle w:val="CommentText"/>
      </w:pPr>
      <w:r>
        <w:rPr>
          <w:rStyle w:val="CommentReference"/>
        </w:rPr>
        <w:annotationRef/>
      </w:r>
      <w:r>
        <w:t>What was the more formal name of this course?</w:t>
      </w:r>
    </w:p>
  </w:comment>
  <w:comment w:id="32" w:author="Gavin le Nobel" w:date="2017-07-31T11:43:00Z" w:initials="GlN">
    <w:p w:rsidR="00387C10" w:rsidRDefault="00387C10">
      <w:pPr>
        <w:pStyle w:val="CommentText"/>
      </w:pPr>
      <w:r>
        <w:rPr>
          <w:rStyle w:val="CommentReference"/>
        </w:rPr>
        <w:annotationRef/>
      </w:r>
      <w:r>
        <w:t>Edited this a little</w:t>
      </w:r>
    </w:p>
  </w:comment>
  <w:comment w:id="44" w:author="Gavin le Nobel" w:date="2017-08-01T14:27:00Z" w:initials="GlN">
    <w:p w:rsidR="00D8737E" w:rsidRDefault="00D8737E">
      <w:pPr>
        <w:pStyle w:val="CommentText"/>
      </w:pPr>
      <w:r>
        <w:rPr>
          <w:rStyle w:val="CommentReference"/>
        </w:rPr>
        <w:annotationRef/>
      </w:r>
      <w:r>
        <w:t>We should be using Kruskall-Wallis H-test</w:t>
      </w:r>
      <w:r w:rsidR="00D21CAD">
        <w:t xml:space="preserve"> when looking at the influence of TEES experience</w:t>
      </w:r>
      <w:r>
        <w:t xml:space="preserve">. ANOVA is inappropriate as our independent variable is ordinal (as opposed to just categorical). </w:t>
      </w:r>
    </w:p>
    <w:p w:rsidR="00D21CAD" w:rsidRDefault="00D21CAD">
      <w:pPr>
        <w:pStyle w:val="CommentText"/>
      </w:pPr>
    </w:p>
    <w:p w:rsidR="00D21CAD" w:rsidRDefault="00D21CAD">
      <w:pPr>
        <w:pStyle w:val="CommentText"/>
      </w:pPr>
      <w:r>
        <w:t xml:space="preserve">When we are looking at the influence of use of TEES set, we should be using </w:t>
      </w:r>
      <w:r w:rsidR="003C1CD3">
        <w:t>t-test</w:t>
      </w:r>
      <w:r>
        <w:t>.</w:t>
      </w:r>
    </w:p>
  </w:comment>
  <w:comment w:id="70" w:author="Gavin le Nobel" w:date="2017-07-31T14:12:00Z" w:initials="GlN">
    <w:p w:rsidR="006D1198" w:rsidRDefault="006D1198">
      <w:pPr>
        <w:pStyle w:val="CommentText"/>
      </w:pPr>
      <w:r>
        <w:rPr>
          <w:rStyle w:val="CommentReference"/>
        </w:rPr>
        <w:annotationRef/>
      </w:r>
      <w:r>
        <w:t>Do we have these date? If so, would be good to include!</w:t>
      </w:r>
    </w:p>
  </w:comment>
  <w:comment w:id="80" w:author="Gavin le Nobel" w:date="2017-07-31T13:57:00Z" w:initials="GlN">
    <w:p w:rsidR="00ED3ADF" w:rsidRDefault="00ED3ADF">
      <w:pPr>
        <w:pStyle w:val="CommentText"/>
      </w:pPr>
      <w:r>
        <w:rPr>
          <w:rStyle w:val="CommentReference"/>
        </w:rPr>
        <w:annotationRef/>
      </w:r>
      <w:r>
        <w:t>Probably best to present this data in text form due to limitations on the number of tables &amp; figures in many articles</w:t>
      </w:r>
    </w:p>
  </w:comment>
  <w:comment w:id="81" w:author="Gavin le Nobel" w:date="2017-08-01T14:07:00Z" w:initials="GlN">
    <w:p w:rsidR="00CB431D" w:rsidRDefault="00CB431D">
      <w:pPr>
        <w:pStyle w:val="CommentText"/>
      </w:pPr>
      <w:r>
        <w:rPr>
          <w:rStyle w:val="CommentReference"/>
        </w:rPr>
        <w:annotationRef/>
      </w:r>
      <w:r>
        <w:t>Should also reformat with 0-100% y-axis</w:t>
      </w:r>
    </w:p>
  </w:comment>
  <w:comment w:id="82" w:author="Gavin le Nobel" w:date="2017-07-31T14:23:00Z" w:initials="GlN">
    <w:p w:rsidR="005F4612" w:rsidRDefault="005F4612">
      <w:pPr>
        <w:pStyle w:val="CommentText"/>
      </w:pPr>
      <w:r>
        <w:rPr>
          <w:rStyle w:val="CommentReference"/>
        </w:rPr>
        <w:annotationRef/>
      </w:r>
      <w:r>
        <w:t>Would be ideal to organize from most to least difficult</w:t>
      </w:r>
    </w:p>
  </w:comment>
  <w:comment w:id="83" w:author="Gavin le Nobel" w:date="2017-07-31T13:53:00Z" w:initials="GlN">
    <w:p w:rsidR="00ED3ADF" w:rsidRDefault="00ED3ADF">
      <w:pPr>
        <w:pStyle w:val="CommentText"/>
      </w:pPr>
      <w:r>
        <w:rPr>
          <w:rStyle w:val="CommentReference"/>
        </w:rPr>
        <w:annotationRef/>
      </w:r>
      <w:r>
        <w:t>What do the error bars represent? Standard dev? 95% CI?</w:t>
      </w:r>
    </w:p>
  </w:comment>
  <w:comment w:id="124" w:author="Arushri Swarup" w:date="2017-08-02T15:21:00Z" w:initials="AS">
    <w:p w:rsidR="00E83F00" w:rsidRDefault="00E83F00">
      <w:pPr>
        <w:pStyle w:val="CommentText"/>
      </w:pPr>
      <w:r>
        <w:rPr>
          <w:rStyle w:val="CommentReference"/>
        </w:rPr>
        <w:annotationRef/>
      </w:r>
      <w:r>
        <w:t>No longer significant according to oneway ANOVA – p=0.0547, 50-90&gt;0 p=0.0408; 50-90&gt;upto50 p=0.0464</w:t>
      </w:r>
    </w:p>
  </w:comment>
  <w:comment w:id="132" w:author="Arushri Swarup" w:date="2017-07-30T15:02:00Z" w:initials="AS">
    <w:p w:rsidR="00567206" w:rsidRDefault="00567206" w:rsidP="00EB0289">
      <w:pPr>
        <w:pStyle w:val="CommentText"/>
      </w:pPr>
      <w:r>
        <w:rPr>
          <w:rStyle w:val="CommentReference"/>
        </w:rPr>
        <w:annotationRef/>
      </w:r>
      <w:r>
        <w:t>Please look at the screenshot of the comparison of means and see if this makes sense</w:t>
      </w:r>
    </w:p>
  </w:comment>
  <w:comment w:id="138" w:author="Arushri Swarup" w:date="2017-07-08T22:54:00Z" w:initials="AS">
    <w:p w:rsidR="00B52404" w:rsidRDefault="00B52404" w:rsidP="00EB0289">
      <w:pPr>
        <w:pStyle w:val="CommentText"/>
      </w:pPr>
      <w:r>
        <w:rPr>
          <w:rStyle w:val="CommentReference"/>
        </w:rPr>
        <w:annotationRef/>
      </w:r>
      <w:r>
        <w:t>What does one-tailed mean? Only one tailed is significant – figure out what that means to ensure this is an okay test to use</w:t>
      </w:r>
    </w:p>
  </w:comment>
  <w:comment w:id="139" w:author="Gavib le Nobel" w:date="2017-07-25T22:06:00Z" w:initials="GlN">
    <w:p w:rsidR="003E21FE" w:rsidRPr="003E21FE" w:rsidRDefault="003E21FE" w:rsidP="00EB0289">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137" w:author="Gavin le Nobel" w:date="2017-08-01T15:06:00Z" w:initials="GlN">
    <w:p w:rsidR="003C1CD3" w:rsidRDefault="003C1CD3">
      <w:pPr>
        <w:pStyle w:val="CommentText"/>
      </w:pPr>
      <w:r>
        <w:rPr>
          <w:rStyle w:val="CommentReference"/>
        </w:rPr>
        <w:annotationRef/>
      </w:r>
      <w:r>
        <w:t>Look at this later, Gavin!!</w:t>
      </w:r>
    </w:p>
  </w:comment>
  <w:comment w:id="147" w:author="Gavib le Nobel" w:date="2017-07-26T22:02:00Z" w:initials="GlN">
    <w:p w:rsidR="00235968" w:rsidRDefault="00235968" w:rsidP="00EB0289">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48" w:author="Gavin le Nobel" w:date="2017-07-31T14:52:00Z" w:initials="GlN">
    <w:p w:rsidR="00364FE4" w:rsidRDefault="00364FE4">
      <w:pPr>
        <w:pStyle w:val="CommentText"/>
      </w:pPr>
      <w:r>
        <w:rPr>
          <w:rStyle w:val="CommentReference"/>
        </w:rPr>
        <w:annotationRef/>
      </w:r>
      <w:r>
        <w:t>Come back to this!</w:t>
      </w:r>
    </w:p>
  </w:comment>
  <w:comment w:id="152" w:author="Arushri Swarup" w:date="2017-07-10T11:18:00Z" w:initials="AS">
    <w:p w:rsidR="00B90E0D" w:rsidRDefault="00B90E0D" w:rsidP="00EB0289">
      <w:pPr>
        <w:pStyle w:val="CommentText"/>
      </w:pPr>
      <w:r>
        <w:rPr>
          <w:rStyle w:val="CommentReference"/>
        </w:rPr>
        <w:annotationRef/>
      </w:r>
      <w:r>
        <w:t>Not sure if this is relevant or necessary to include?</w:t>
      </w:r>
    </w:p>
  </w:comment>
  <w:comment w:id="151" w:author="Gavib le Nobel" w:date="2017-07-26T21:18:00Z" w:initials="GlN">
    <w:p w:rsidR="004327B4" w:rsidRDefault="004327B4" w:rsidP="00EB0289">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55" w:author="Gavib le Nobel" w:date="2017-07-26T22:01:00Z" w:initials="GlN">
    <w:p w:rsidR="00731421" w:rsidRDefault="00731421" w:rsidP="00EB0289">
      <w:pPr>
        <w:pStyle w:val="CommentText"/>
      </w:pPr>
      <w:r>
        <w:rPr>
          <w:rStyle w:val="CommentReference"/>
        </w:rPr>
        <w:annotationRef/>
      </w:r>
      <w:r>
        <w:t>I think this structure can be used for each of the sections below.</w:t>
      </w:r>
    </w:p>
  </w:comment>
  <w:comment w:id="179" w:author="Arushri Swarup" w:date="2017-07-30T17:18:00Z" w:initials="AS">
    <w:p w:rsidR="00850058" w:rsidRDefault="00850058">
      <w:pPr>
        <w:pStyle w:val="CommentText"/>
      </w:pPr>
      <w:r>
        <w:rPr>
          <w:rStyle w:val="CommentReference"/>
        </w:rPr>
        <w:annotationRef/>
      </w:r>
      <w:r>
        <w:t>Is this a valid thing to say?</w:t>
      </w:r>
    </w:p>
  </w:comment>
  <w:comment w:id="180" w:author="Arushri Swarup" w:date="2017-07-30T16:54:00Z" w:initials="AS">
    <w:p w:rsidR="002442CD" w:rsidRDefault="002442CD"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128D4" w15:done="0"/>
  <w15:commentEx w15:paraId="0A8F76F2" w15:paraIdParent="03B128D4" w15:done="0"/>
  <w15:commentEx w15:paraId="46ACB5A8" w15:done="0"/>
  <w15:commentEx w15:paraId="67589303" w15:done="0"/>
  <w15:commentEx w15:paraId="23561FB3" w15:paraIdParent="67589303" w15:done="0"/>
  <w15:commentEx w15:paraId="5DA80C8E" w15:done="0"/>
  <w15:commentEx w15:paraId="6E0F5309" w15:done="0"/>
  <w15:commentEx w15:paraId="7BFF6274" w15:done="0"/>
  <w15:commentEx w15:paraId="5BA58AA8" w15:done="0"/>
  <w15:commentEx w15:paraId="2036B534" w15:done="0"/>
  <w15:commentEx w15:paraId="0645822A" w15:done="0"/>
  <w15:commentEx w15:paraId="3FBFE89C" w15:done="0"/>
  <w15:commentEx w15:paraId="626EF922" w15:done="0"/>
  <w15:commentEx w15:paraId="12F682BF" w15:done="0"/>
  <w15:commentEx w15:paraId="1602A717" w15:done="0"/>
  <w15:commentEx w15:paraId="7ED0DEB0" w15:done="0"/>
  <w15:commentEx w15:paraId="0C4C162B" w15:done="0"/>
  <w15:commentEx w15:paraId="2DFC1520" w15:done="0"/>
  <w15:commentEx w15:paraId="2AF97830" w15:done="0"/>
  <w15:commentEx w15:paraId="3AC34AF6" w15:done="0"/>
  <w15:commentEx w15:paraId="711F8D24" w15:done="0"/>
  <w15:commentEx w15:paraId="62768CBF" w15:done="0"/>
  <w15:commentEx w15:paraId="7902602A" w15:done="0"/>
  <w15:commentEx w15:paraId="6B3010DC"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9"/>
  </w:num>
  <w:num w:numId="13">
    <w:abstractNumId w:val="6"/>
  </w:num>
  <w:num w:numId="14">
    <w:abstractNumId w:val="13"/>
  </w:num>
  <w:num w:numId="15">
    <w:abstractNumId w:val="18"/>
  </w:num>
  <w:num w:numId="16">
    <w:abstractNumId w:val="5"/>
  </w:num>
  <w:num w:numId="17">
    <w:abstractNumId w:val="15"/>
  </w:num>
  <w:num w:numId="18">
    <w:abstractNumId w:val="16"/>
  </w:num>
  <w:num w:numId="19">
    <w:abstractNumId w:val="10"/>
  </w:num>
  <w:num w:numId="20">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vin le Nobel">
    <w15:presenceInfo w15:providerId="AD" w15:userId="S-1-5-21-602162358-602609370-839522115-112271"/>
  </w15:person>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trackRevisions/>
  <w:defaultTabStop w:val="720"/>
  <w:characterSpacingControl w:val="doNotCompress"/>
  <w:compat/>
  <w:rsids>
    <w:rsidRoot w:val="00752119"/>
    <w:rsid w:val="00012C8A"/>
    <w:rsid w:val="00015BCD"/>
    <w:rsid w:val="00030BDD"/>
    <w:rsid w:val="00041A9F"/>
    <w:rsid w:val="00051416"/>
    <w:rsid w:val="0006438F"/>
    <w:rsid w:val="00064C29"/>
    <w:rsid w:val="00073080"/>
    <w:rsid w:val="00086F3F"/>
    <w:rsid w:val="00096AC0"/>
    <w:rsid w:val="000B67EC"/>
    <w:rsid w:val="000C07E1"/>
    <w:rsid w:val="000E3BD6"/>
    <w:rsid w:val="000E6B39"/>
    <w:rsid w:val="000F119D"/>
    <w:rsid w:val="000F2E0C"/>
    <w:rsid w:val="000F60F4"/>
    <w:rsid w:val="00131523"/>
    <w:rsid w:val="00131681"/>
    <w:rsid w:val="00131720"/>
    <w:rsid w:val="00132782"/>
    <w:rsid w:val="00141609"/>
    <w:rsid w:val="0014467C"/>
    <w:rsid w:val="00161E8F"/>
    <w:rsid w:val="001671E1"/>
    <w:rsid w:val="001711A9"/>
    <w:rsid w:val="001A0FFB"/>
    <w:rsid w:val="001B7295"/>
    <w:rsid w:val="001C0E70"/>
    <w:rsid w:val="001C12A0"/>
    <w:rsid w:val="001E17F9"/>
    <w:rsid w:val="001E2875"/>
    <w:rsid w:val="001E3086"/>
    <w:rsid w:val="00204EC7"/>
    <w:rsid w:val="0022082B"/>
    <w:rsid w:val="002220B1"/>
    <w:rsid w:val="00231DE9"/>
    <w:rsid w:val="00235968"/>
    <w:rsid w:val="00240277"/>
    <w:rsid w:val="002442CD"/>
    <w:rsid w:val="002904CB"/>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44AF"/>
    <w:rsid w:val="00387C10"/>
    <w:rsid w:val="00391F05"/>
    <w:rsid w:val="00395492"/>
    <w:rsid w:val="00397EE8"/>
    <w:rsid w:val="003C1CD3"/>
    <w:rsid w:val="003D2BD1"/>
    <w:rsid w:val="003E1D40"/>
    <w:rsid w:val="003E21FE"/>
    <w:rsid w:val="003E42A4"/>
    <w:rsid w:val="00414708"/>
    <w:rsid w:val="00414B3A"/>
    <w:rsid w:val="00415610"/>
    <w:rsid w:val="004169C4"/>
    <w:rsid w:val="00417EEA"/>
    <w:rsid w:val="00426049"/>
    <w:rsid w:val="004327B4"/>
    <w:rsid w:val="00440B2E"/>
    <w:rsid w:val="00440BE7"/>
    <w:rsid w:val="00457A2B"/>
    <w:rsid w:val="00462FE5"/>
    <w:rsid w:val="00480BFD"/>
    <w:rsid w:val="00490FD1"/>
    <w:rsid w:val="00492755"/>
    <w:rsid w:val="004946F0"/>
    <w:rsid w:val="00496B01"/>
    <w:rsid w:val="004B4199"/>
    <w:rsid w:val="004C419B"/>
    <w:rsid w:val="004D1A6F"/>
    <w:rsid w:val="004E3980"/>
    <w:rsid w:val="004F2557"/>
    <w:rsid w:val="00501CA9"/>
    <w:rsid w:val="00507B34"/>
    <w:rsid w:val="00507EE6"/>
    <w:rsid w:val="005163DD"/>
    <w:rsid w:val="005377CD"/>
    <w:rsid w:val="005463E8"/>
    <w:rsid w:val="0055181B"/>
    <w:rsid w:val="00557FE9"/>
    <w:rsid w:val="00561CBC"/>
    <w:rsid w:val="00567206"/>
    <w:rsid w:val="00581B4A"/>
    <w:rsid w:val="005832EC"/>
    <w:rsid w:val="00595D46"/>
    <w:rsid w:val="005A7C1F"/>
    <w:rsid w:val="005D1C1A"/>
    <w:rsid w:val="005D39E4"/>
    <w:rsid w:val="005D5B45"/>
    <w:rsid w:val="005E33F5"/>
    <w:rsid w:val="005E6EE5"/>
    <w:rsid w:val="005F0FF5"/>
    <w:rsid w:val="005F4612"/>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1198"/>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2B90"/>
    <w:rsid w:val="00775BB0"/>
    <w:rsid w:val="00780B9C"/>
    <w:rsid w:val="00783D5A"/>
    <w:rsid w:val="007A0AC6"/>
    <w:rsid w:val="007B7CB7"/>
    <w:rsid w:val="007C1B08"/>
    <w:rsid w:val="007C4768"/>
    <w:rsid w:val="007C6150"/>
    <w:rsid w:val="00812770"/>
    <w:rsid w:val="00814E34"/>
    <w:rsid w:val="00815668"/>
    <w:rsid w:val="00826533"/>
    <w:rsid w:val="00833647"/>
    <w:rsid w:val="00850058"/>
    <w:rsid w:val="00866A1C"/>
    <w:rsid w:val="00876325"/>
    <w:rsid w:val="0088566B"/>
    <w:rsid w:val="008B1AB6"/>
    <w:rsid w:val="008C5735"/>
    <w:rsid w:val="008D0425"/>
    <w:rsid w:val="008D470F"/>
    <w:rsid w:val="008F12E8"/>
    <w:rsid w:val="008F34BF"/>
    <w:rsid w:val="008F3D94"/>
    <w:rsid w:val="00902161"/>
    <w:rsid w:val="00903993"/>
    <w:rsid w:val="00907B7F"/>
    <w:rsid w:val="00933020"/>
    <w:rsid w:val="00942B06"/>
    <w:rsid w:val="00951D1E"/>
    <w:rsid w:val="00967978"/>
    <w:rsid w:val="009708BC"/>
    <w:rsid w:val="009734C5"/>
    <w:rsid w:val="00993A5E"/>
    <w:rsid w:val="00993E9F"/>
    <w:rsid w:val="00997A73"/>
    <w:rsid w:val="009A190E"/>
    <w:rsid w:val="009C0B4A"/>
    <w:rsid w:val="009D26E4"/>
    <w:rsid w:val="009E70C0"/>
    <w:rsid w:val="00A25610"/>
    <w:rsid w:val="00A301DF"/>
    <w:rsid w:val="00A40CE7"/>
    <w:rsid w:val="00A440DB"/>
    <w:rsid w:val="00A73874"/>
    <w:rsid w:val="00A77552"/>
    <w:rsid w:val="00A835D1"/>
    <w:rsid w:val="00A91EE2"/>
    <w:rsid w:val="00A927AD"/>
    <w:rsid w:val="00AA0106"/>
    <w:rsid w:val="00AA3FC3"/>
    <w:rsid w:val="00AA5327"/>
    <w:rsid w:val="00AB16E4"/>
    <w:rsid w:val="00AC005D"/>
    <w:rsid w:val="00AC6126"/>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B5E14"/>
    <w:rsid w:val="00BE3A84"/>
    <w:rsid w:val="00BE6365"/>
    <w:rsid w:val="00BE7A8C"/>
    <w:rsid w:val="00BF42E0"/>
    <w:rsid w:val="00C05131"/>
    <w:rsid w:val="00C06B28"/>
    <w:rsid w:val="00C07FCD"/>
    <w:rsid w:val="00C16D6C"/>
    <w:rsid w:val="00C17C21"/>
    <w:rsid w:val="00C42350"/>
    <w:rsid w:val="00C4327C"/>
    <w:rsid w:val="00C472E4"/>
    <w:rsid w:val="00C507DE"/>
    <w:rsid w:val="00CA6C15"/>
    <w:rsid w:val="00CA7B96"/>
    <w:rsid w:val="00CB0CFC"/>
    <w:rsid w:val="00CB3C93"/>
    <w:rsid w:val="00CB431D"/>
    <w:rsid w:val="00CF3B03"/>
    <w:rsid w:val="00CF4112"/>
    <w:rsid w:val="00D21CAD"/>
    <w:rsid w:val="00D22D63"/>
    <w:rsid w:val="00D272CC"/>
    <w:rsid w:val="00D33B34"/>
    <w:rsid w:val="00D43EDF"/>
    <w:rsid w:val="00D64C5E"/>
    <w:rsid w:val="00D81D22"/>
    <w:rsid w:val="00D8737E"/>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47AAD"/>
    <w:rsid w:val="00E81BC3"/>
    <w:rsid w:val="00E83F00"/>
    <w:rsid w:val="00E86552"/>
    <w:rsid w:val="00E87730"/>
    <w:rsid w:val="00E87C2C"/>
    <w:rsid w:val="00E96D87"/>
    <w:rsid w:val="00EA53E0"/>
    <w:rsid w:val="00EB0289"/>
    <w:rsid w:val="00ED3161"/>
    <w:rsid w:val="00ED3ADF"/>
    <w:rsid w:val="00EE3C40"/>
    <w:rsid w:val="00F079FC"/>
    <w:rsid w:val="00F158F7"/>
    <w:rsid w:val="00F340DB"/>
    <w:rsid w:val="00F34511"/>
    <w:rsid w:val="00F420DC"/>
    <w:rsid w:val="00F56777"/>
    <w:rsid w:val="00F667AA"/>
    <w:rsid w:val="00F72A2B"/>
    <w:rsid w:val="00F748E7"/>
    <w:rsid w:val="00F822C7"/>
    <w:rsid w:val="00F83A69"/>
    <w:rsid w:val="00FB5D5E"/>
    <w:rsid w:val="00FB722F"/>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hart" Target="charts/chart1.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style val="1"/>
  <c:chart>
    <c:title>
      <c:tx>
        <c:rich>
          <a:bodyPr/>
          <a:lstStyle/>
          <a:p>
            <a:pPr>
              <a:defRPr/>
            </a:pPr>
            <a:r>
              <a:rPr lang="en-CA"/>
              <a:t>% Need to Facilitate Difficulties During TEES</a:t>
            </a:r>
          </a:p>
        </c:rich>
      </c:tx>
    </c:title>
    <c:plotArea>
      <c:layout/>
      <c:barChart>
        <c:barDir val="col"/>
        <c:grouping val="clustered"/>
        <c:ser>
          <c:idx val="0"/>
          <c:order val="0"/>
          <c:errBars>
            <c:errBarType val="both"/>
            <c:errValType val="cust"/>
            <c:plus>
              <c:numRef>
                <c:f>'EndoscopicEarSurgery_DATA_09-Ma'!$H$53:$M$53</c:f>
                <c:numCache>
                  <c:formatCode>General</c:formatCode>
                  <c:ptCount val="6"/>
                  <c:pt idx="0">
                    <c:v>3.5664250665199795</c:v>
                  </c:pt>
                  <c:pt idx="1">
                    <c:v>2.7394871182340732</c:v>
                  </c:pt>
                  <c:pt idx="2">
                    <c:v>3.140014948619041</c:v>
                  </c:pt>
                  <c:pt idx="3">
                    <c:v>4.1176640918405889</c:v>
                  </c:pt>
                  <c:pt idx="4">
                    <c:v>3.8399470016068227</c:v>
                  </c:pt>
                  <c:pt idx="5">
                    <c:v>2.7944842143330497</c:v>
                  </c:pt>
                </c:numCache>
              </c:numRef>
            </c:plus>
            <c:minus>
              <c:numRef>
                <c:f>'EndoscopicEarSurgery_DATA_09-Ma'!$H$53:$M$53</c:f>
                <c:numCache>
                  <c:formatCode>General</c:formatCode>
                  <c:ptCount val="6"/>
                  <c:pt idx="0">
                    <c:v>3.5664250665199795</c:v>
                  </c:pt>
                  <c:pt idx="1">
                    <c:v>2.7394871182340732</c:v>
                  </c:pt>
                  <c:pt idx="2">
                    <c:v>3.140014948619041</c:v>
                  </c:pt>
                  <c:pt idx="3">
                    <c:v>4.1176640918405889</c:v>
                  </c:pt>
                  <c:pt idx="4">
                    <c:v>3.8399470016068227</c:v>
                  </c:pt>
                  <c:pt idx="5">
                    <c:v>2.7944842143330497</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51:$M$51</c:f>
              <c:numCache>
                <c:formatCode>General</c:formatCode>
                <c:ptCount val="6"/>
                <c:pt idx="0">
                  <c:v>66.571428571428484</c:v>
                </c:pt>
                <c:pt idx="1">
                  <c:v>82.877551020408148</c:v>
                </c:pt>
                <c:pt idx="2">
                  <c:v>68.285714285714292</c:v>
                </c:pt>
                <c:pt idx="3">
                  <c:v>61.775510204081691</c:v>
                </c:pt>
                <c:pt idx="4">
                  <c:v>60.163265306122462</c:v>
                </c:pt>
                <c:pt idx="5">
                  <c:v>78.653061224489647</c:v>
                </c:pt>
              </c:numCache>
            </c:numRef>
          </c:val>
        </c:ser>
        <c:axId val="105017728"/>
        <c:axId val="105020416"/>
      </c:barChart>
      <c:catAx>
        <c:axId val="105017728"/>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05020416"/>
        <c:crosses val="autoZero"/>
        <c:auto val="1"/>
        <c:lblAlgn val="ctr"/>
        <c:lblOffset val="100"/>
      </c:catAx>
      <c:valAx>
        <c:axId val="105020416"/>
        <c:scaling>
          <c:orientation val="minMax"/>
        </c:scaling>
        <c:axPos val="l"/>
        <c:majorGridlines/>
        <c:title>
          <c:tx>
            <c:rich>
              <a:bodyPr rot="-5400000" vert="horz"/>
              <a:lstStyle/>
              <a:p>
                <a:pPr>
                  <a:defRPr/>
                </a:pPr>
                <a:r>
                  <a:rPr lang="en-CA"/>
                  <a:t>Degree of Need (%)</a:t>
                </a:r>
              </a:p>
            </c:rich>
          </c:tx>
        </c:title>
        <c:numFmt formatCode="General" sourceLinked="1"/>
        <c:tickLblPos val="nextTo"/>
        <c:crossAx val="105017728"/>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D7B78A-BEE8-41B3-9656-C7233E1EA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4</Pages>
  <Words>13415</Words>
  <Characters>76467</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9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dcterms:created xsi:type="dcterms:W3CDTF">2017-08-01T21:53:00Z</dcterms:created>
  <dcterms:modified xsi:type="dcterms:W3CDTF">2017-08-0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